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D61893" w14:textId="77A683F8" w:rsidR="006D4F6F" w:rsidRPr="006D4F6F" w:rsidRDefault="006D4F6F">
      <w:pPr>
        <w:rPr>
          <w:lang w:val="en-US"/>
        </w:rPr>
      </w:pPr>
      <w:r w:rsidRPr="006D4F6F">
        <w:rPr>
          <w:b/>
          <w:bCs/>
          <w:lang w:val="en-US"/>
        </w:rPr>
        <w:t xml:space="preserve">Table </w:t>
      </w:r>
      <w:r w:rsidR="00BD6806">
        <w:rPr>
          <w:b/>
          <w:bCs/>
          <w:lang w:val="en-US"/>
        </w:rPr>
        <w:t>S</w:t>
      </w:r>
      <w:r w:rsidRPr="006D4F6F">
        <w:rPr>
          <w:b/>
          <w:bCs/>
          <w:lang w:val="en-US"/>
        </w:rPr>
        <w:t>1.</w:t>
      </w:r>
      <w:r>
        <w:rPr>
          <w:lang w:val="en-US"/>
        </w:rPr>
        <w:t xml:space="preserve"> </w:t>
      </w:r>
      <w:r w:rsidR="00047326" w:rsidRPr="00047326">
        <w:rPr>
          <w:bCs/>
          <w:lang w:val="en-US"/>
        </w:rPr>
        <w:t>Molecular and electrophysiological findings of patients without PMP22 duplication (n=34).</w:t>
      </w:r>
    </w:p>
    <w:tbl>
      <w:tblPr>
        <w:tblW w:w="14601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426"/>
        <w:gridCol w:w="708"/>
        <w:gridCol w:w="567"/>
        <w:gridCol w:w="851"/>
        <w:gridCol w:w="1276"/>
        <w:gridCol w:w="992"/>
        <w:gridCol w:w="1276"/>
        <w:gridCol w:w="992"/>
        <w:gridCol w:w="1276"/>
        <w:gridCol w:w="567"/>
        <w:gridCol w:w="992"/>
        <w:gridCol w:w="709"/>
        <w:gridCol w:w="850"/>
        <w:gridCol w:w="851"/>
        <w:gridCol w:w="850"/>
        <w:gridCol w:w="709"/>
        <w:gridCol w:w="709"/>
      </w:tblGrid>
      <w:tr w:rsidR="001D101A" w:rsidRPr="001D101A" w14:paraId="68C1690F" w14:textId="77777777" w:rsidTr="007934B5">
        <w:trPr>
          <w:trHeight w:val="699"/>
        </w:trPr>
        <w:tc>
          <w:tcPr>
            <w:tcW w:w="426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532D71AD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116ED4E4" w14:textId="71DC0E56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Clinical 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63E9D68A" w14:textId="7FD8D340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T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>yp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1CD85050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>Gen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318DE148" w14:textId="77777777" w:rsidR="001D101A" w:rsidRPr="00477B2D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Reference Sequence 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2B08674A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Nucleotide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chang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7C6F5D71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Amino acid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chang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5760B6E7" w14:textId="7940B851" w:rsidR="001D101A" w:rsidRPr="001D101A" w:rsidRDefault="00722DCC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>Zygo</w:t>
            </w:r>
            <w:r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s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>it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3455A9B0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>Parental Mutation Status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555BA2BF" w14:textId="010468A3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>Inheritanc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2D0A0E54" w14:textId="4308A870" w:rsidR="001D101A" w:rsidRPr="00BD6806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>ACMG classificatio</w:t>
            </w:r>
            <w:proofErr w:type="spellStart"/>
            <w:r w:rsidR="00022838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n</w:t>
            </w:r>
            <w:r w:rsidR="00BD6806" w:rsidRPr="00BD6806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:vertAlign w:val="superscript"/>
                <w:lang w:val="en-US"/>
                <w14:ligatures w14:val="none"/>
              </w:rPr>
              <w:t>a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75D4683B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Affected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 xml:space="preserve">family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member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70AF96B7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MNCV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 xml:space="preserve">ulnar/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 xml:space="preserve">median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nerv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1B35F147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CMAP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ulnar/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 xml:space="preserve">median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nerve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7F7601F0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SNAP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ulnar/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 xml:space="preserve">median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nerve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6D354986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SNAP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radial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nerve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000000" w:fill="E7E6E6"/>
            <w:vAlign w:val="center"/>
            <w:hideMark/>
          </w:tcPr>
          <w:p w14:paraId="305284E7" w14:textId="77777777" w:rsidR="001D101A" w:rsidRPr="001D101A" w:rsidRDefault="001D101A" w:rsidP="001D101A">
            <w:pPr>
              <w:jc w:val="center"/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t xml:space="preserve">SNAP 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sural</w:t>
            </w:r>
            <w:r w:rsidRPr="001D101A">
              <w:rPr>
                <w:rFonts w:ascii="Helvetica Neue" w:eastAsia="Times New Roman" w:hAnsi="Helvetica Neue" w:cs="Calibri"/>
                <w:b/>
                <w:bCs/>
                <w:color w:val="000000"/>
                <w:kern w:val="0"/>
                <w:sz w:val="12"/>
                <w:szCs w:val="12"/>
                <w14:ligatures w14:val="none"/>
              </w:rPr>
              <w:br/>
              <w:t>nerve</w:t>
            </w:r>
          </w:p>
        </w:tc>
      </w:tr>
      <w:tr w:rsidR="001D101A" w:rsidRPr="001D101A" w14:paraId="73046801" w14:textId="77777777" w:rsidTr="007934B5">
        <w:trPr>
          <w:trHeight w:val="282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EE847C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0177E2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04E9F16" w14:textId="3D8C3A79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33A0CC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EGR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509C70D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0399.5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326088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925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520FAF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Arg309Trp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D4938E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D1938A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B9F621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835764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606C6A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D00A89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4/14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D51CA6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/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5CFC2A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E6BD26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9732FF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041B7" w:rsidRPr="001D101A" w14:paraId="576572BC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B16D492" w14:textId="30A634D5" w:rsidR="001D101A" w:rsidRPr="00680FDF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251C69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*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05E58F3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2B461A9" w14:textId="47ABF89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6D13761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HK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EA57D0A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0188.3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DBA9CB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1A&gt;G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B1AAED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(Met1?)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9B119F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om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A3EA9C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1103C08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AR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515083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Likely 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32E9071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0C1C06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0/28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3FF922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/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E96AE5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40.8/-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05AC41F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3C6A5C5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</w:tr>
      <w:tr w:rsidR="001D101A" w:rsidRPr="001D101A" w14:paraId="6B697A05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9EF7D2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3A1E9E3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5966855" w14:textId="2B6CA16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62D479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MPZ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21F527A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0530.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6ABF321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c.245A&gt;G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D9B068A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p.Tyr82Cy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F56B5E6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C8D0342" w14:textId="77777777" w:rsidR="001D101A" w:rsidRPr="00644ED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:cs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De novo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8C2D87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655369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2E1D059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A6D5D69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11/15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0A544E9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1/0.8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F51683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1183AC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993EFF5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60A0389A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87B00D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4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1DCD94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0876A95" w14:textId="0177EEFE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610930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MPZ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4E600B0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0530.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6B5304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551del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009496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Leu184Hisfs*6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F514D0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D040AB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De novo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F1CB34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3B8F091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795B8A7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7DD024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6/6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4AC427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/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F7EBAA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BCC6AD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C2ACA5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1287F91A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DA8481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5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BE31DA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2F68F61" w14:textId="71183733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7E736A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NEFL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C29A521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6158.5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4B0966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293A&gt;G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586450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Asn98Ser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B13216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7F5D3B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De novo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CC82F7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016697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16D8650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6A887E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0/31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A71570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/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925237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0CDE68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6122E5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123613BA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56C10D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6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DCF035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9C0D8E9" w14:textId="490A90D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64E191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NEFL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D266FC2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6158.5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69A59D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280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A756A5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Leu94Phe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57C7DC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3F1A7F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De novo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8C5677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81BBDD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Likely 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0B4E7CD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D17B2C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9/33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133178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/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01A3A3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938DF7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5E0F57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31DC4DB0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F9F883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7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639379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C1669A2" w14:textId="35629FE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2DF342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NEFL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7E0C73D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6158.5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548276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280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C1D909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Leu94Phe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5418ED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F124DC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De novo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C3E026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3E1E40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Likely 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4BF68CD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C8687F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6/30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01C24B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/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2B8791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7.5/5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A0A123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F699DE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7324DC" w:rsidRPr="001D101A" w14:paraId="1FED0F90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A9388CC" w14:textId="1352DA49" w:rsidR="007324DC" w:rsidRPr="00477B2D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8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8F3CF61" w14:textId="77777777" w:rsidR="007324DC" w:rsidRPr="001D101A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C678AD6" w14:textId="77777777" w:rsidR="007324DC" w:rsidRPr="001D101A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 Neue" w:eastAsia="Times New Roman" w:hAnsi="Helvetica Neue" w:cs="Calibri"/>
                <w:color w:val="000000" w:themeColor="text1"/>
                <w:kern w:val="0"/>
                <w:sz w:val="12"/>
                <w:szCs w:val="12"/>
                <w:lang w:val="en-US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B462257" w14:textId="77777777" w:rsidR="007324DC" w:rsidRPr="001D101A" w:rsidRDefault="007324DC" w:rsidP="00920A91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PMP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CA01AFB" w14:textId="77777777" w:rsidR="007324DC" w:rsidRPr="00477B2D" w:rsidRDefault="007324DC" w:rsidP="00920A91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2677.5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537CB93" w14:textId="77777777" w:rsidR="007324DC" w:rsidRPr="001D101A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155T&gt;C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889AFAE" w14:textId="77777777" w:rsidR="007324DC" w:rsidRPr="001D101A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Ile52Thr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525618E" w14:textId="77777777" w:rsidR="007324DC" w:rsidRPr="001D101A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61C5908" w14:textId="03B95B7C" w:rsidR="007324DC" w:rsidRPr="00477B2D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E9630E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 xml:space="preserve">Assume de novo </w:t>
            </w:r>
            <w:r w:rsidRPr="00477B2D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(</w:t>
            </w:r>
            <w:r w:rsidR="007E2B37" w:rsidRPr="00477B2D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 xml:space="preserve">only </w:t>
            </w:r>
            <w:r w:rsidRPr="00477B2D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maternal confirmed)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8905695" w14:textId="77777777" w:rsidR="007324DC" w:rsidRPr="00477B2D" w:rsidRDefault="007324DC" w:rsidP="00920A91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4566154" w14:textId="77777777" w:rsidR="007324DC" w:rsidRPr="00477B2D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0E0AD21" w14:textId="77777777" w:rsidR="007324DC" w:rsidRPr="00477B2D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65EAE1F" w14:textId="77777777" w:rsidR="007324DC" w:rsidRPr="001D101A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1.2/20.3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94A9AA6" w14:textId="77777777" w:rsidR="007324DC" w:rsidRPr="001D101A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.6/1.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E1BC5C5" w14:textId="77777777" w:rsidR="007324DC" w:rsidRPr="001D101A" w:rsidRDefault="007324DC" w:rsidP="00920A91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A7EECF5" w14:textId="77777777" w:rsidR="007324DC" w:rsidRPr="001D101A" w:rsidRDefault="007324DC" w:rsidP="00920A91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20.3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2555D68" w14:textId="77777777" w:rsidR="007324DC" w:rsidRPr="001D101A" w:rsidRDefault="007324DC" w:rsidP="00920A91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</w:tr>
      <w:tr w:rsidR="001D101A" w:rsidRPr="001D101A" w14:paraId="408E1F4D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B9D2271" w14:textId="4C6B8457" w:rsidR="001D101A" w:rsidRPr="001D101A" w:rsidRDefault="007324DC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9</w:t>
            </w:r>
            <w:r w:rsidR="00251C69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*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63F2A2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04129F5" w14:textId="239C618B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EF3654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SH3TC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A816DB8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24577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25B21A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929dup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D260C0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Ser312Valfs*18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7A77F7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om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FD2EBA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ernal and maternal allele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9A7283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AR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87BBFF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6E7F9A1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046D21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3.2/21.9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7F5F07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.5/2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1166BE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4366DF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7263A0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1E0F80AB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7539C40" w14:textId="190957C3" w:rsidR="001D101A" w:rsidRPr="001D101A" w:rsidRDefault="007324DC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10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D9DFD78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111C39A" w14:textId="4156CD10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De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189D112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unknown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F268F7A" w14:textId="4294C6A6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55B49C3" w14:textId="6095A72B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A297CDB" w14:textId="683B06CB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4A7AE2E" w14:textId="3B808259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FD205A2" w14:textId="4C1559B0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72EF968" w14:textId="6A1E881B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28895854" w14:textId="3058657A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380E54B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8D51E9E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33/28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3044BF8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0.3/1.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6E3484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857B351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786EBC3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</w:tr>
      <w:tr w:rsidR="001041B7" w:rsidRPr="001D101A" w14:paraId="198290C3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3C7D804" w14:textId="1678A524" w:rsidR="001D101A" w:rsidRPr="001D101A" w:rsidRDefault="007324DC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11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4B6FEA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B530C8D" w14:textId="20E628D6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C15618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GDAP1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B4C4075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8972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751811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368A&gt;G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CD1950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His123Arg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F50548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7C70D4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A55B8B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3670FE2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27D226A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421DFB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55/-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2910DE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5/-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1D04D1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F2B095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8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112CE5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6</w:t>
            </w:r>
          </w:p>
        </w:tc>
      </w:tr>
      <w:tr w:rsidR="001041B7" w:rsidRPr="001D101A" w14:paraId="7348A79D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0F8424F" w14:textId="2D640CA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2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F14B6C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8B3CCBA" w14:textId="2490AF30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4C1C16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GDAP1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8257158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1040875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F7A308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563A&gt;G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DA3C88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His188Arg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F5028F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140BB11" w14:textId="724538F4" w:rsidR="001D101A" w:rsidRPr="001D101A" w:rsidRDefault="007324DC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 Neue" w:eastAsia="Times New Roman" w:hAnsi="Helvetica Neue" w:cs="Calibri"/>
                <w:color w:val="000000" w:themeColor="text1"/>
                <w:kern w:val="0"/>
                <w:sz w:val="12"/>
                <w:szCs w:val="12"/>
                <w:lang w:val="en-US"/>
                <w14:ligatures w14:val="none"/>
              </w:rPr>
              <w:t>Paternal</w:t>
            </w:r>
            <w:r w:rsidRPr="00477B2D">
              <w:rPr>
                <w:rFonts w:ascii="Helvetica Neue" w:eastAsia="Times New Roman" w:hAnsi="Helvetica Neue" w:cs="Calibri"/>
                <w:color w:val="000000" w:themeColor="text1"/>
                <w:kern w:val="0"/>
                <w:sz w:val="12"/>
                <w:szCs w:val="12"/>
                <w14:ligatures w14:val="none"/>
              </w:rPr>
              <w:t xml:space="preserve"> </w:t>
            </w:r>
            <w:r w:rsidR="001D101A" w:rsidRPr="00477B2D">
              <w:rPr>
                <w:rFonts w:ascii="Helvetica Neue" w:eastAsia="Times New Roman" w:hAnsi="Helvetica Neue" w:cs="Calibri"/>
                <w:color w:val="000000" w:themeColor="text1"/>
                <w:kern w:val="0"/>
                <w:sz w:val="12"/>
                <w:szCs w:val="12"/>
                <w14:ligatures w14:val="none"/>
              </w:rPr>
              <w:t>allele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B55302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E40BED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64E4E0E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B95696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47/67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DFA03B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/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B6E49A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2.2/16.6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10C0CA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64DD74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</w:tr>
      <w:tr w:rsidR="001D101A" w:rsidRPr="001D101A" w14:paraId="28BA7253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455336A9" w14:textId="64A6D8E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3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2464B85B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47012F0F" w14:textId="78BEF929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13772E8A" w14:textId="4A39C1DA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IGHMBP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E4120AC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2180.3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38F5DB3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c.547+1G&gt;A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E0A4F21" w14:textId="6FDB33AF" w:rsidR="001D101A" w:rsidRPr="00477B2D" w:rsidRDefault="00666BC8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p.?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C8A7A2E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77E24B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D53001B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R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FF8FCE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3E0ADB12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183215F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R/36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EA41F90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R/0.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95BC049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FEC9CB8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344FD69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76E84F27" w14:textId="77777777" w:rsidTr="007934B5">
        <w:trPr>
          <w:trHeight w:val="288"/>
        </w:trPr>
        <w:tc>
          <w:tcPr>
            <w:tcW w:w="426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13C09114" w14:textId="475ABBC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5D8A653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2159A442" w14:textId="6D73960F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6FF311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IGHMBP2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070A691E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2180.3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56F54C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983_987del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B13341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Lys328Thrfs*46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7AC18D1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 (trans phase)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E4DF96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064D23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AR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5A0394F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56770E11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3063747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7277242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5FB4190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1B32233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6D7D31B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</w:tr>
      <w:tr w:rsidR="001D101A" w:rsidRPr="001D101A" w14:paraId="0FECD95C" w14:textId="77777777" w:rsidTr="007934B5">
        <w:trPr>
          <w:trHeight w:val="288"/>
        </w:trPr>
        <w:tc>
          <w:tcPr>
            <w:tcW w:w="426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4931951C" w14:textId="7EE1CCA0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5</w:t>
            </w:r>
          </w:p>
        </w:tc>
        <w:tc>
          <w:tcPr>
            <w:tcW w:w="708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0E323C7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noWrap/>
            <w:hideMark/>
          </w:tcPr>
          <w:p w14:paraId="3845C31F" w14:textId="0650B96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675B50B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IGHMBP2</w:t>
            </w: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3533FE6E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2180.3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6B4912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2773del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831AB8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His925Thrfs*53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248D7D5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 (trans phase)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30EF1E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Maternal allele</w:t>
            </w:r>
          </w:p>
        </w:tc>
        <w:tc>
          <w:tcPr>
            <w:tcW w:w="567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4F62658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R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3D57898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noWrap/>
            <w:hideMark/>
          </w:tcPr>
          <w:p w14:paraId="62442482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noWrap/>
            <w:hideMark/>
          </w:tcPr>
          <w:p w14:paraId="6B3983F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44/-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noWrap/>
            <w:hideMark/>
          </w:tcPr>
          <w:p w14:paraId="1888746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0.3/-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noWrap/>
            <w:hideMark/>
          </w:tcPr>
          <w:p w14:paraId="45E7170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noWrap/>
            <w:hideMark/>
          </w:tcPr>
          <w:p w14:paraId="4D6BE99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noWrap/>
            <w:hideMark/>
          </w:tcPr>
          <w:p w14:paraId="3FED5BF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</w:tr>
      <w:tr w:rsidR="001D101A" w:rsidRPr="001D101A" w14:paraId="4B34FF04" w14:textId="77777777" w:rsidTr="007934B5">
        <w:trPr>
          <w:trHeight w:val="288"/>
        </w:trPr>
        <w:tc>
          <w:tcPr>
            <w:tcW w:w="426" w:type="dxa"/>
            <w:vMerge/>
            <w:tcBorders>
              <w:top w:val="single" w:sz="4" w:space="0" w:color="auto"/>
              <w:bottom w:val="single" w:sz="4" w:space="0" w:color="000000"/>
            </w:tcBorders>
            <w:hideMark/>
          </w:tcPr>
          <w:p w14:paraId="0C5B69B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8" w:type="dxa"/>
            <w:vMerge/>
            <w:tcBorders>
              <w:top w:val="single" w:sz="4" w:space="0" w:color="auto"/>
              <w:bottom w:val="single" w:sz="4" w:space="0" w:color="000000"/>
            </w:tcBorders>
            <w:hideMark/>
          </w:tcPr>
          <w:p w14:paraId="29F3CD1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vMerge/>
            <w:tcBorders>
              <w:top w:val="single" w:sz="4" w:space="0" w:color="auto"/>
              <w:bottom w:val="single" w:sz="4" w:space="0" w:color="000000"/>
            </w:tcBorders>
            <w:hideMark/>
          </w:tcPr>
          <w:p w14:paraId="091031B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4D4F259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0613CCF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2180.3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D66CB2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2362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B8D98D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Arg788Ter</w:t>
            </w:r>
          </w:p>
        </w:tc>
        <w:tc>
          <w:tcPr>
            <w:tcW w:w="992" w:type="dxa"/>
            <w:vMerge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122CACD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6EEC9C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ernal allele</w:t>
            </w:r>
          </w:p>
        </w:tc>
        <w:tc>
          <w:tcPr>
            <w:tcW w:w="567" w:type="dxa"/>
            <w:vMerge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21BFE12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BC9DE7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vMerge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1A69133D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0" w:type="dxa"/>
            <w:vMerge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4C13DCF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3111708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0" w:type="dxa"/>
            <w:vMerge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0516179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vMerge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3B932EE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vMerge/>
            <w:tcBorders>
              <w:top w:val="single" w:sz="4" w:space="0" w:color="auto"/>
              <w:bottom w:val="single" w:sz="4" w:space="0" w:color="000000"/>
            </w:tcBorders>
            <w:shd w:val="clear" w:color="auto" w:fill="auto"/>
            <w:hideMark/>
          </w:tcPr>
          <w:p w14:paraId="187B3F3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</w:tr>
      <w:tr w:rsidR="001D101A" w:rsidRPr="001D101A" w14:paraId="14293EB7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B2814B8" w14:textId="37741D7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6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BAFAFA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DF1BD0E" w14:textId="4F1F6016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</w:t>
            </w: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DEEAEC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MFN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8B50442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487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3710F4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272T&gt;G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363CC3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Val91Gly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69E476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1250F35" w14:textId="7C9A79E6" w:rsidR="001D101A" w:rsidRPr="001D101A" w:rsidRDefault="00FC0FDE" w:rsidP="007E2B3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 Neue" w:eastAsia="Times New Roman" w:hAnsi="Helvetica Neue" w:cs="Browallia New"/>
                <w:color w:val="000000"/>
                <w:kern w:val="0"/>
                <w:sz w:val="12"/>
                <w:szCs w:val="15"/>
                <w:lang w:val="en-US"/>
                <w14:ligatures w14:val="none"/>
              </w:rPr>
              <w:t xml:space="preserve">Assume </w:t>
            </w:r>
            <w:r w:rsidR="001857B4" w:rsidRPr="00477B2D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d</w:t>
            </w:r>
            <w:r w:rsidR="001857B4" w:rsidRPr="00477B2D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 xml:space="preserve">e </w:t>
            </w:r>
            <w:r w:rsidR="001D101A" w:rsidRPr="00477B2D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novo</w:t>
            </w:r>
            <w:r w:rsidR="001D101A"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 xml:space="preserve"> (</w:t>
            </w:r>
            <w:r w:rsidR="00931130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 xml:space="preserve">only </w:t>
            </w:r>
            <w:r w:rsidR="001D101A"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ernal confirmed)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5C53C3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391AE73" w14:textId="5F078E2C" w:rsidR="001D101A" w:rsidRPr="001D101A" w:rsidRDefault="00874E0E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 xml:space="preserve">Likely </w:t>
            </w:r>
            <w:r w:rsidR="001D101A"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6DE5CF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BA2A01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8E3889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BFAD4C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5.9/43.2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0C2AA2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7070A7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</w:tr>
      <w:tr w:rsidR="001D101A" w:rsidRPr="001D101A" w14:paraId="3A840DF0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D57B0E6" w14:textId="4D43647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7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82A26CB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41F1F47" w14:textId="3E60F5AE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</w:t>
            </w:r>
            <w:r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8FF9F11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MFN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1861276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487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F7F170D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c.280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9A433EC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p.Arg94Trp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B68DBA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0BF2CE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12A32DE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52B74E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F2FBEC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5B75089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50.5/51.4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49942B4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4.6/4.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6A0D04C" w14:textId="2D710E81" w:rsidR="001D101A" w:rsidRPr="001D101A" w:rsidRDefault="009E130E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4.3</w:t>
            </w:r>
            <w:r w:rsidR="001D101A"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/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263FCCE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0E634CB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</w:tr>
      <w:tr w:rsidR="001041B7" w:rsidRPr="001D101A" w14:paraId="639BF52E" w14:textId="77777777" w:rsidTr="007934B5">
        <w:trPr>
          <w:trHeight w:val="288"/>
        </w:trPr>
        <w:tc>
          <w:tcPr>
            <w:tcW w:w="426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771780E2" w14:textId="65464154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8</w:t>
            </w:r>
          </w:p>
        </w:tc>
        <w:tc>
          <w:tcPr>
            <w:tcW w:w="708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5BB84FF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48E1A0B5" w14:textId="28BDFA9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12DF2D0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MFN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6CE2C66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487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E89FEE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430G&gt;A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F04A01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Ala144Thr</w:t>
            </w:r>
          </w:p>
        </w:tc>
        <w:tc>
          <w:tcPr>
            <w:tcW w:w="992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3F7E407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 (trans phase)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97AD75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Maternal allele</w:t>
            </w:r>
          </w:p>
        </w:tc>
        <w:tc>
          <w:tcPr>
            <w:tcW w:w="567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74B2DD4B" w14:textId="77777777" w:rsidR="001041B7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/</w:t>
            </w:r>
          </w:p>
          <w:p w14:paraId="28A4D9FC" w14:textId="373B3025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R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467720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VUS</w:t>
            </w:r>
          </w:p>
        </w:tc>
        <w:tc>
          <w:tcPr>
            <w:tcW w:w="709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noWrap/>
            <w:hideMark/>
          </w:tcPr>
          <w:p w14:paraId="0F8E35F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noWrap/>
            <w:hideMark/>
          </w:tcPr>
          <w:p w14:paraId="5DB7DEE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46/41</w:t>
            </w:r>
          </w:p>
        </w:tc>
        <w:tc>
          <w:tcPr>
            <w:tcW w:w="851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noWrap/>
            <w:hideMark/>
          </w:tcPr>
          <w:p w14:paraId="71F0006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5/3</w:t>
            </w:r>
          </w:p>
        </w:tc>
        <w:tc>
          <w:tcPr>
            <w:tcW w:w="850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noWrap/>
            <w:hideMark/>
          </w:tcPr>
          <w:p w14:paraId="1F4CC5F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noWrap/>
            <w:hideMark/>
          </w:tcPr>
          <w:p w14:paraId="5F52638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vMerge w:val="restart"/>
            <w:tcBorders>
              <w:top w:val="nil"/>
              <w:bottom w:val="single" w:sz="4" w:space="0" w:color="000000"/>
            </w:tcBorders>
            <w:shd w:val="clear" w:color="auto" w:fill="auto"/>
            <w:noWrap/>
            <w:hideMark/>
          </w:tcPr>
          <w:p w14:paraId="76C0F5A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</w:tr>
      <w:tr w:rsidR="001041B7" w:rsidRPr="001D101A" w14:paraId="37B82E77" w14:textId="77777777" w:rsidTr="007934B5">
        <w:trPr>
          <w:trHeight w:val="288"/>
        </w:trPr>
        <w:tc>
          <w:tcPr>
            <w:tcW w:w="426" w:type="dxa"/>
            <w:vMerge/>
            <w:tcBorders>
              <w:top w:val="nil"/>
              <w:bottom w:val="single" w:sz="4" w:space="0" w:color="000000"/>
            </w:tcBorders>
            <w:hideMark/>
          </w:tcPr>
          <w:p w14:paraId="7119E1D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8" w:type="dxa"/>
            <w:vMerge/>
            <w:tcBorders>
              <w:top w:val="nil"/>
              <w:bottom w:val="single" w:sz="4" w:space="0" w:color="000000"/>
            </w:tcBorders>
            <w:hideMark/>
          </w:tcPr>
          <w:p w14:paraId="08FADAA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vMerge/>
            <w:tcBorders>
              <w:top w:val="nil"/>
              <w:bottom w:val="single" w:sz="4" w:space="0" w:color="000000"/>
            </w:tcBorders>
            <w:hideMark/>
          </w:tcPr>
          <w:p w14:paraId="1AA37D8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1" w:type="dxa"/>
            <w:vMerge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0D129E3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E4CBAD0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487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0A789B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707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65A13C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Thr236Met</w:t>
            </w:r>
          </w:p>
        </w:tc>
        <w:tc>
          <w:tcPr>
            <w:tcW w:w="992" w:type="dxa"/>
            <w:vMerge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38B4C5C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A135EF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vMerge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242F327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07E141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vMerge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1FD47C6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0" w:type="dxa"/>
            <w:vMerge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35B49BE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1" w:type="dxa"/>
            <w:vMerge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6CCD169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0" w:type="dxa"/>
            <w:vMerge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12E8E23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vMerge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0B3A605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vMerge/>
            <w:tcBorders>
              <w:top w:val="nil"/>
              <w:bottom w:val="single" w:sz="4" w:space="0" w:color="000000"/>
            </w:tcBorders>
            <w:shd w:val="clear" w:color="auto" w:fill="auto"/>
            <w:hideMark/>
          </w:tcPr>
          <w:p w14:paraId="598E008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</w:tr>
      <w:tr w:rsidR="001D101A" w:rsidRPr="001D101A" w14:paraId="7840171E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FDB4DC5" w14:textId="534524E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9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B433D6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D988E03" w14:textId="1B425BCD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08CD5E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MFN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5F66CA3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487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9B276C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617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E8316F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Thr206Ile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614F2C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CB359B2" w14:textId="74B923DC" w:rsidR="001D101A" w:rsidRPr="00477B2D" w:rsidRDefault="007324DC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 Neue" w:eastAsia="Times New Roman" w:hAnsi="Helvetica Neue" w:cs="Calibri"/>
                <w:color w:val="000000" w:themeColor="text1"/>
                <w:kern w:val="0"/>
                <w:sz w:val="12"/>
                <w:szCs w:val="12"/>
                <w:lang w:val="en-US"/>
                <w14:ligatures w14:val="none"/>
              </w:rPr>
              <w:t>Inherited from mother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784D67B" w14:textId="77777777" w:rsidR="001D101A" w:rsidRPr="007324DC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1046B7D" w14:textId="77777777" w:rsidR="001D101A" w:rsidRPr="007324DC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19C4FAF" w14:textId="77777777" w:rsidR="001D101A" w:rsidRPr="007324DC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4A9CC0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48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105387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0549DE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93A6AE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12309E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39B0D4F4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DC3D42E" w14:textId="7DA1AB39" w:rsidR="001D101A" w:rsidRPr="001D101A" w:rsidRDefault="007324DC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20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CAFD35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04B4FED" w14:textId="5BC89A1E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4460E3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MFN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E9D1D84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487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C82254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1090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7DBC8F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Arg364Trp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5BA695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B687AA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De novo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23589FF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1611EAD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486B301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321CBF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53/42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29A66C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8657B9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842480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1D168D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470A3CF8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FE67958" w14:textId="3E32B719" w:rsidR="001D101A" w:rsidRPr="00477B2D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1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7CA039A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BF91497" w14:textId="39CD5826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D97E968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MFN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7E1FAB1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487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35B562E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c.1091G&gt;C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206028B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p.Arg364Pro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B9C748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C3007D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9A962A7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56FA1F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6A49E9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4644930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50/51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658A3D5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0.6/1.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19203B6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8/7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9A53515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1F249EA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041B7" w:rsidRPr="001D101A" w14:paraId="08A5164A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ED1E151" w14:textId="3AA70AA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2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4BDCE8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0A7B189" w14:textId="64CDB485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In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C528E9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GDAP1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635FF91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8972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09A3D8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368A&gt;G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8368A4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His123Arg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F63AEC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E348166" w14:textId="4BB122BA" w:rsidR="001D101A" w:rsidRPr="001D101A" w:rsidRDefault="00931130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857B4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 xml:space="preserve">Assume de novo </w:t>
            </w:r>
            <w:r w:rsidR="001D101A"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(</w:t>
            </w:r>
            <w:r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 xml:space="preserve">only </w:t>
            </w:r>
            <w:r w:rsidR="001D101A"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maternal confirmed)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F550AF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610A07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66E7CAD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55D985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7/45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2AADDB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4/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00946C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EEBD1D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7DF329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7B214BB2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054CE47" w14:textId="09C5D66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3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07A58E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0B07679" w14:textId="429EE54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In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CBDC56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GJB1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74B5BF6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0166.6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113A7C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223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A18A56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Arg75Trp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E8F5DE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mizygou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D11505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C42E32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XR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6A6CB4B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675D8BF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ACFB1D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6/41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CE64B8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/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9ECBD1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4/15.9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A1EA13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41B01C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778C9C06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761E247" w14:textId="05BE0F79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4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13285F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A49920B" w14:textId="15BB8F30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37496DF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unknown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ACCD1E9" w14:textId="7335048F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E9DBCDF" w14:textId="53FCDBEE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463A00F" w14:textId="268E2E93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D00529D" w14:textId="379D939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06E31D7" w14:textId="33331D89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E7AF905" w14:textId="4B00CDE9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232F14B5" w14:textId="78E845DF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603A16C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F88C4E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46/41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CF5DDD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/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F4CE68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8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434F6A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EE7394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7</w:t>
            </w:r>
          </w:p>
        </w:tc>
      </w:tr>
      <w:tr w:rsidR="001D101A" w:rsidRPr="001D101A" w14:paraId="5C860BBD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84A8677" w14:textId="67644C54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5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E157FD7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9D61134" w14:textId="5770CEB2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45ED746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unknown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5757B09" w14:textId="01CD813D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6FDE39C" w14:textId="43E3B323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5119B42" w14:textId="115C257B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F7E06AC" w14:textId="1716890C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0D2CA35" w14:textId="56944F06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1A3FEF1" w14:textId="12A885D4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187FE013" w14:textId="6622D80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7CC3EBA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334C825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56/53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AEED430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4.5/8.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74EF760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48/47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B7508BA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59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3DC7BCC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19</w:t>
            </w:r>
          </w:p>
        </w:tc>
      </w:tr>
      <w:tr w:rsidR="001D101A" w:rsidRPr="001D101A" w14:paraId="6FE6B090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D7D2834" w14:textId="0DD11546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6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57C24DC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69F012F" w14:textId="1DB66D9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CFD4C2D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unknown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C604DF7" w14:textId="61C65F5B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59BBAB2" w14:textId="12450598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25620D2" w14:textId="7CF46265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D35F02E" w14:textId="466FB626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94BF107" w14:textId="46ABBA94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16A44A1" w14:textId="45219363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E14630B" w14:textId="34200BB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F288DF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1DBF975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65/53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EFDA92F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2.2/1.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4506C5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C57E365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12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2BB8B96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5041CCB7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0107191" w14:textId="2929E158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7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1E1656D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EFCBE59" w14:textId="7A96F50C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11F22DD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unknown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28920FD" w14:textId="4C6E41A6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1C3741B" w14:textId="3CD952CC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249EA55" w14:textId="784A3F9C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8AF6D09" w14:textId="53774C44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CF6C7EA" w14:textId="22B5ABA4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2602716" w14:textId="2E866B60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28D78CCB" w14:textId="75D20F93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704118E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C64D82B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46/51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3C5AE7C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1.5/3.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1C37BC1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34/33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36F5122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55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0888421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34</w:t>
            </w:r>
          </w:p>
        </w:tc>
      </w:tr>
      <w:tr w:rsidR="001D101A" w:rsidRPr="001D101A" w14:paraId="1620ED11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7576372" w14:textId="46B6A850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8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E8ED385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8557D9F" w14:textId="0C43BA3C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2C0EA3E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unknown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DE7302D" w14:textId="16AC621B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9301E84" w14:textId="6E3C6844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60F8493" w14:textId="1E78FD54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C5DADFB" w14:textId="229B467A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0E840F6" w14:textId="39EB6A52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91101D8" w14:textId="175AA7E1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F4282F7" w14:textId="0BE71F49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5A6F46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0FBEA5D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191/32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B5AD9CA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0.1/0.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761D25B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6.9/6.7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ECFBAD6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23F6C0C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2.4</w:t>
            </w:r>
          </w:p>
        </w:tc>
      </w:tr>
      <w:tr w:rsidR="001D101A" w:rsidRPr="001D101A" w14:paraId="4D6C992E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8335D73" w14:textId="6863D98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9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594C81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7CBEC00" w14:textId="552654FD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UD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5297BD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MFN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380B7A8" w14:textId="3CA7DE01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1487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C12659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472A&gt;C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8D16A7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Lys158Gln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4ED374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B6DC06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Maternal allele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C7A4E8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nil"/>
              <w:bottom w:val="nil"/>
            </w:tcBorders>
            <w:shd w:val="clear" w:color="auto" w:fill="auto"/>
            <w:hideMark/>
          </w:tcPr>
          <w:p w14:paraId="3513C42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VUS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noWrap/>
            <w:hideMark/>
          </w:tcPr>
          <w:p w14:paraId="5259409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50FF00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F78B44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4A80EC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E4C017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4E056B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69F0611A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A3D519A" w14:textId="599C1EE6" w:rsidR="001D101A" w:rsidRPr="001D101A" w:rsidRDefault="007324DC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30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D705D4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AB67E6C" w14:textId="3EC3B65D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UD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61CE02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PMP2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CD04017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030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1C3778D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251_253del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7248D3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Phe84del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049D25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B17344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t confirmed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43CD47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0EC5851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4A8E75C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64836C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B69EC4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9990E1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FBD9292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6ACB03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D101A" w:rsidRPr="001D101A" w14:paraId="2692CF37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5CA14B6" w14:textId="212AE21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lastRenderedPageBreak/>
              <w:t>3</w:t>
            </w:r>
            <w:r w:rsidR="007324DC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1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4896407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SM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5CF5F8C" w14:textId="4B46D20A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UD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F915335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PMP22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531C775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00304.4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1BDBDF9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c.215C&gt;T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72DFDEF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p.Ser72Leu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A7372B2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heterozygous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A03EB5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De novo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367FF7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D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hideMark/>
          </w:tcPr>
          <w:p w14:paraId="4EE7182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1295828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0CBE4FE4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C0B8A2F" w14:textId="77777777" w:rsidR="001D101A" w:rsidRPr="001D101A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61C11B4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/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840ED9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DE71EB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041B7" w:rsidRPr="001D101A" w14:paraId="1789595C" w14:textId="77777777" w:rsidTr="007934B5">
        <w:trPr>
          <w:trHeight w:val="288"/>
        </w:trPr>
        <w:tc>
          <w:tcPr>
            <w:tcW w:w="426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F6E8A52" w14:textId="0AD0F06F" w:rsidR="001D101A" w:rsidRPr="00680FDF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2</w:t>
            </w:r>
            <w:r w:rsidR="00251C69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*</w:t>
            </w:r>
          </w:p>
        </w:tc>
        <w:tc>
          <w:tcPr>
            <w:tcW w:w="708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5EBD41E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N</w:t>
            </w:r>
          </w:p>
        </w:tc>
        <w:tc>
          <w:tcPr>
            <w:tcW w:w="567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1D9549A1" w14:textId="59E703BC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</w:t>
            </w:r>
            <w:r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x</w:t>
            </w:r>
          </w:p>
        </w:tc>
        <w:tc>
          <w:tcPr>
            <w:tcW w:w="851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33666C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PRDM12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910B59B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21619.3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7113DDB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570+2T&gt;G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22CACBD" w14:textId="2912F3BD" w:rsidR="001D101A" w:rsidRPr="001D101A" w:rsidRDefault="00930B25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p.?</w:t>
            </w:r>
          </w:p>
        </w:tc>
        <w:tc>
          <w:tcPr>
            <w:tcW w:w="992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6EB959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eterozygous (</w:t>
            </w:r>
            <w:r w:rsidRPr="00477B2D"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  <w:t>trans</w:t>
            </w: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 xml:space="preserve"> phase)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6D7A8C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aternal allele</w:t>
            </w:r>
          </w:p>
        </w:tc>
        <w:tc>
          <w:tcPr>
            <w:tcW w:w="567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A721CE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AR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1305E3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Pathogenic</w:t>
            </w:r>
          </w:p>
        </w:tc>
        <w:tc>
          <w:tcPr>
            <w:tcW w:w="709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379B171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o</w:t>
            </w:r>
          </w:p>
        </w:tc>
        <w:tc>
          <w:tcPr>
            <w:tcW w:w="850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3D155D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50</w:t>
            </w:r>
          </w:p>
        </w:tc>
        <w:tc>
          <w:tcPr>
            <w:tcW w:w="851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0D652C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/3</w:t>
            </w:r>
          </w:p>
        </w:tc>
        <w:tc>
          <w:tcPr>
            <w:tcW w:w="850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931541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2/NR</w:t>
            </w:r>
          </w:p>
        </w:tc>
        <w:tc>
          <w:tcPr>
            <w:tcW w:w="709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4739CA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vMerge w:val="restart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24D38C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NR</w:t>
            </w:r>
          </w:p>
        </w:tc>
      </w:tr>
      <w:tr w:rsidR="001041B7" w:rsidRPr="001D101A" w14:paraId="04D5D798" w14:textId="77777777" w:rsidTr="007934B5">
        <w:trPr>
          <w:trHeight w:val="288"/>
        </w:trPr>
        <w:tc>
          <w:tcPr>
            <w:tcW w:w="426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B35D12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8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AA5778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vMerge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8E7058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1CCE311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i/>
                <w:iCs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C2FCBC7" w14:textId="77777777" w:rsidR="001D101A" w:rsidRPr="00477B2D" w:rsidRDefault="001D101A" w:rsidP="001041B7">
            <w:pPr>
              <w:jc w:val="center"/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477B2D">
              <w:rPr>
                <w:rFonts w:ascii="Helvetica" w:eastAsia="Times New Roman" w:hAnsi="Helvetica" w:cs="Times New Roman"/>
                <w:color w:val="000000"/>
                <w:kern w:val="0"/>
                <w:sz w:val="12"/>
                <w:szCs w:val="12"/>
                <w14:ligatures w14:val="none"/>
              </w:rPr>
              <w:t>NM_021619.3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0A991E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c.796A&gt;C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44DE62A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p.Thr266Pro</w:t>
            </w:r>
          </w:p>
        </w:tc>
        <w:tc>
          <w:tcPr>
            <w:tcW w:w="992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B839E0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352E79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Maternal allele</w:t>
            </w:r>
          </w:p>
        </w:tc>
        <w:tc>
          <w:tcPr>
            <w:tcW w:w="567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E8B736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97F81A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Likely pathogenic</w:t>
            </w:r>
          </w:p>
        </w:tc>
        <w:tc>
          <w:tcPr>
            <w:tcW w:w="709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B9C9D2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0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246E78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1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52DA6A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850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35FF2E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2F60FF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4CE2E5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</w:tr>
      <w:tr w:rsidR="001D101A" w:rsidRPr="001D101A" w14:paraId="62A26D7B" w14:textId="77777777" w:rsidTr="007934B5">
        <w:trPr>
          <w:trHeight w:val="288"/>
        </w:trPr>
        <w:tc>
          <w:tcPr>
            <w:tcW w:w="4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1ABC96F9" w14:textId="75C31FC7" w:rsidR="001D101A" w:rsidRPr="00BD6806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</w:t>
            </w:r>
            <w:r w:rsidR="00BD6806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lang w:val="en-US"/>
                <w14:ligatures w14:val="none"/>
              </w:rPr>
              <w:t>3</w:t>
            </w:r>
            <w:r w:rsidR="00BD6806" w:rsidRPr="00BD6806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vertAlign w:val="superscript"/>
                <w:lang w:val="en-US"/>
                <w14:ligatures w14:val="none"/>
              </w:rPr>
              <w:t>b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4FF87D23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N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AE587C7" w14:textId="0E872B60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2968B87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unknown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473704C" w14:textId="0D728B36" w:rsidR="001D101A" w:rsidRPr="00477B2D" w:rsidRDefault="001D101A" w:rsidP="001041B7">
            <w:pPr>
              <w:jc w:val="center"/>
              <w:rPr>
                <w:rFonts w:ascii="Helvetica" w:eastAsia="Times New Roman" w:hAnsi="Helvetica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5BA7B434" w14:textId="7E535E3F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BB90941" w14:textId="5F53899A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4A4DEB4" w14:textId="22D2B66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4005BF0" w14:textId="08AB947D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6CD3B0AB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AR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3EF8329F" w14:textId="396C2C7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2BAD354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44A27F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67/51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BECF306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2/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1C33E60E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1/16.9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0E0D556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hideMark/>
          </w:tcPr>
          <w:p w14:paraId="3091C0E9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5</w:t>
            </w:r>
          </w:p>
        </w:tc>
      </w:tr>
      <w:tr w:rsidR="001D101A" w:rsidRPr="001D101A" w14:paraId="52A207DE" w14:textId="77777777" w:rsidTr="007934B5">
        <w:trPr>
          <w:trHeight w:val="288"/>
        </w:trPr>
        <w:tc>
          <w:tcPr>
            <w:tcW w:w="42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C4EE26D" w14:textId="0984022E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34</w:t>
            </w:r>
            <w:r w:rsidR="00BD6806" w:rsidRPr="00BD6806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:vertAlign w:val="superscript"/>
                <w:lang w:val="en-US"/>
                <w14:ligatures w14:val="none"/>
              </w:rPr>
              <w:t>b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95121CD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HSN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488A83C6" w14:textId="7297C0D0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Ax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04EE15A8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unknown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3CC16F86" w14:textId="05F1CB43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3E048EF" w14:textId="280F8582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2E5AF030" w14:textId="7681A098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1BD2279" w14:textId="65FAD549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127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7FE06F45" w14:textId="62D54B4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601998E2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  <w:t>AR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hideMark/>
          </w:tcPr>
          <w:p w14:paraId="2F5E174A" w14:textId="2BB5C301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kern w:val="0"/>
                <w:sz w:val="12"/>
                <w:szCs w:val="12"/>
                <w14:ligatures w14:val="none"/>
              </w:rPr>
            </w:pP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7B031CC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Yes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4D7336A0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54/54</w:t>
            </w:r>
          </w:p>
        </w:tc>
        <w:tc>
          <w:tcPr>
            <w:tcW w:w="8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hideMark/>
          </w:tcPr>
          <w:p w14:paraId="580377F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1/11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81DD80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28.1/18.2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BF67A0F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9B57DA5" w14:textId="77777777" w:rsidR="001D101A" w:rsidRPr="001D101A" w:rsidRDefault="001D101A" w:rsidP="001041B7">
            <w:pPr>
              <w:jc w:val="center"/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</w:pPr>
            <w:r w:rsidRPr="001D101A">
              <w:rPr>
                <w:rFonts w:ascii="Helvetica Neue" w:eastAsia="Times New Roman" w:hAnsi="Helvetica Neue" w:cs="Calibri"/>
                <w:color w:val="000000"/>
                <w:kern w:val="0"/>
                <w:sz w:val="12"/>
                <w:szCs w:val="12"/>
                <w14:ligatures w14:val="none"/>
              </w:rPr>
              <w:t>12.7</w:t>
            </w:r>
          </w:p>
        </w:tc>
      </w:tr>
    </w:tbl>
    <w:p w14:paraId="150FFC0F" w14:textId="49211881" w:rsidR="00C02C1A" w:rsidRPr="00BD6806" w:rsidRDefault="00BD6806">
      <w:pPr>
        <w:rPr>
          <w:rFonts w:ascii="Helvetica" w:hAnsi="Helvetica"/>
          <w:sz w:val="12"/>
          <w:szCs w:val="12"/>
          <w:lang w:val="en-US"/>
        </w:rPr>
      </w:pPr>
      <w:r w:rsidRPr="00BD6806">
        <w:rPr>
          <w:rFonts w:ascii="Helvetica" w:hAnsi="Helvetica" w:cs="Times New Roman"/>
          <w:sz w:val="12"/>
          <w:szCs w:val="12"/>
        </w:rPr>
        <w:t>Abbreviations:</w:t>
      </w:r>
      <w:r w:rsidRPr="00BD6806">
        <w:rPr>
          <w:rFonts w:ascii="Helvetica" w:hAnsi="Helvetica"/>
          <w:sz w:val="12"/>
          <w:szCs w:val="12"/>
        </w:rPr>
        <w:t xml:space="preserve"> </w:t>
      </w:r>
      <w:r w:rsidR="001D101A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:lang w:val="en-US"/>
          <w14:ligatures w14:val="none"/>
        </w:rPr>
        <w:t>AD: autosomal dominant; AR: autosomal recessive; Ax: a</w:t>
      </w:r>
      <w:r w:rsidR="001D101A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14:ligatures w14:val="none"/>
        </w:rPr>
        <w:t>xonal</w:t>
      </w:r>
      <w:r w:rsidR="001D101A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:lang w:val="en-US"/>
          <w14:ligatures w14:val="none"/>
        </w:rPr>
        <w:t>;</w:t>
      </w:r>
      <w:r w:rsidR="001D101A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14:ligatures w14:val="none"/>
        </w:rPr>
        <w:t xml:space="preserve"> </w:t>
      </w:r>
      <w:r w:rsidR="001041B7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:lang w:val="en-US"/>
          <w14:ligatures w14:val="none"/>
        </w:rPr>
        <w:t xml:space="preserve">CMAP: compound motor action potential; </w:t>
      </w:r>
      <w:r w:rsidR="001D101A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:lang w:val="en-US"/>
          <w14:ligatures w14:val="none"/>
        </w:rPr>
        <w:t xml:space="preserve">De: demyelinating; HSMN: hereditary sensorimotor neuropathy; HSN: hereditary sensory neuropathy; In: intermediate; </w:t>
      </w:r>
      <w:r w:rsidR="001041B7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:lang w:val="en-US"/>
          <w14:ligatures w14:val="none"/>
        </w:rPr>
        <w:t xml:space="preserve">MNCV: motor nerve conduction velocity; </w:t>
      </w:r>
      <w:r w:rsidR="001D101A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14:ligatures w14:val="none"/>
        </w:rPr>
        <w:t>NP</w:t>
      </w:r>
      <w:r w:rsidR="001D101A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:lang w:val="en-US"/>
          <w14:ligatures w14:val="none"/>
        </w:rPr>
        <w:t>: not performed;</w:t>
      </w:r>
      <w:r w:rsidR="001041B7" w:rsidRPr="00BD6806">
        <w:rPr>
          <w:rFonts w:ascii="Helvetica" w:hAnsi="Helvetica"/>
          <w:sz w:val="12"/>
          <w:szCs w:val="12"/>
          <w:lang w:val="en-US"/>
        </w:rPr>
        <w:t xml:space="preserve"> SNAP: sensory </w:t>
      </w:r>
      <w:r w:rsidR="001041B7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:lang w:val="en-US"/>
          <w14:ligatures w14:val="none"/>
        </w:rPr>
        <w:t>action potential</w:t>
      </w:r>
      <w:r w:rsidR="001041B7" w:rsidRPr="00BD6806">
        <w:rPr>
          <w:rFonts w:ascii="Helvetica" w:hAnsi="Helvetica"/>
          <w:sz w:val="12"/>
          <w:szCs w:val="12"/>
          <w:lang w:val="en-US"/>
        </w:rPr>
        <w:t xml:space="preserve">; </w:t>
      </w:r>
      <w:r w:rsidR="001D101A" w:rsidRPr="00BD6806">
        <w:rPr>
          <w:rFonts w:ascii="Helvetica" w:hAnsi="Helvetica"/>
          <w:sz w:val="12"/>
          <w:szCs w:val="12"/>
          <w:lang w:val="en-US"/>
        </w:rPr>
        <w:t xml:space="preserve">UD: </w:t>
      </w:r>
      <w:r w:rsidR="001D101A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:lang w:val="en-US"/>
          <w14:ligatures w14:val="none"/>
        </w:rPr>
        <w:t>u</w:t>
      </w:r>
      <w:r w:rsidR="001D101A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14:ligatures w14:val="none"/>
        </w:rPr>
        <w:t>ndetermined</w:t>
      </w:r>
      <w:r w:rsidR="001041B7" w:rsidRPr="00BD6806">
        <w:rPr>
          <w:rFonts w:ascii="Helvetica" w:eastAsia="Times New Roman" w:hAnsi="Helvetica" w:cs="Calibri"/>
          <w:color w:val="000000"/>
          <w:kern w:val="0"/>
          <w:sz w:val="12"/>
          <w:szCs w:val="12"/>
          <w:lang w:val="en-US"/>
          <w14:ligatures w14:val="none"/>
        </w:rPr>
        <w:t>.</w:t>
      </w:r>
    </w:p>
    <w:p w14:paraId="0D20B951" w14:textId="77777777" w:rsidR="00BD6806" w:rsidRPr="00BD6806" w:rsidRDefault="00BD6806" w:rsidP="00BD6806">
      <w:pPr>
        <w:rPr>
          <w:rStyle w:val="fontstyle11"/>
          <w:rFonts w:ascii="Helvetica" w:eastAsia="Times New Roman" w:hAnsi="Helvetica" w:cs="Times New Roman"/>
          <w:sz w:val="12"/>
          <w:szCs w:val="12"/>
        </w:rPr>
      </w:pPr>
      <w:r w:rsidRPr="00BD6806">
        <w:rPr>
          <w:rStyle w:val="fontstyle11"/>
          <w:rFonts w:ascii="Helvetica" w:hAnsi="Helvetica" w:cs="Times New Roman"/>
          <w:sz w:val="12"/>
          <w:szCs w:val="12"/>
          <w:vertAlign w:val="superscript"/>
        </w:rPr>
        <w:t>a</w:t>
      </w:r>
      <w:r w:rsidRPr="00BD6806">
        <w:rPr>
          <w:rStyle w:val="fontstyle11"/>
          <w:rFonts w:ascii="Helvetica" w:hAnsi="Helvetica" w:cs="Times New Roman"/>
          <w:sz w:val="12"/>
          <w:szCs w:val="12"/>
        </w:rPr>
        <w:t>According to the American College of Medical Genetics and Genomics interpretation guidelines (</w:t>
      </w:r>
      <w:hyperlink r:id="rId4" w:tgtFrame="_blank" w:history="1">
        <w:r w:rsidRPr="00BD6806">
          <w:rPr>
            <w:rStyle w:val="Strong"/>
            <w:rFonts w:ascii="Helvetica" w:hAnsi="Helvetica" w:cs="Times New Roman"/>
            <w:b w:val="0"/>
            <w:bCs w:val="0"/>
            <w:sz w:val="12"/>
            <w:szCs w:val="12"/>
            <w:shd w:val="clear" w:color="auto" w:fill="FFFFFF"/>
          </w:rPr>
          <w:t>Genet Med. 2015 May; 17(5): 405–424.</w:t>
        </w:r>
      </w:hyperlink>
      <w:r w:rsidRPr="00BD6806">
        <w:rPr>
          <w:rStyle w:val="fontstyle11"/>
          <w:rFonts w:ascii="Helvetica" w:hAnsi="Helvetica" w:cs="Times New Roman"/>
          <w:sz w:val="12"/>
          <w:szCs w:val="12"/>
        </w:rPr>
        <w:t>)</w:t>
      </w:r>
    </w:p>
    <w:p w14:paraId="3B72218E" w14:textId="77777777" w:rsidR="00BD6806" w:rsidRDefault="00BD6806" w:rsidP="00BD6806">
      <w:pPr>
        <w:rPr>
          <w:rFonts w:ascii="Helvetica" w:hAnsi="Helvetica"/>
          <w:color w:val="000000" w:themeColor="text1"/>
          <w:sz w:val="12"/>
          <w:szCs w:val="12"/>
        </w:rPr>
      </w:pPr>
      <w:r w:rsidRPr="00BD6806">
        <w:rPr>
          <w:rFonts w:ascii="Helvetica" w:hAnsi="Helvetica"/>
          <w:color w:val="000000" w:themeColor="text1"/>
          <w:sz w:val="12"/>
          <w:szCs w:val="12"/>
          <w:vertAlign w:val="superscript"/>
        </w:rPr>
        <w:t>b</w:t>
      </w:r>
      <w:r w:rsidRPr="00BD6806">
        <w:rPr>
          <w:rFonts w:ascii="Helvetica" w:hAnsi="Helvetica"/>
          <w:color w:val="000000" w:themeColor="text1"/>
          <w:sz w:val="12"/>
          <w:szCs w:val="12"/>
        </w:rPr>
        <w:t>Sibling relationships</w:t>
      </w:r>
    </w:p>
    <w:p w14:paraId="739F2B53" w14:textId="4A4F69B4" w:rsidR="00251C69" w:rsidRPr="00680FDF" w:rsidRDefault="00251C69" w:rsidP="00BD6806">
      <w:pPr>
        <w:rPr>
          <w:rFonts w:ascii="Times New Roman" w:hAnsi="Times New Roman"/>
          <w:color w:val="000000" w:themeColor="text1"/>
          <w:szCs w:val="24"/>
          <w:lang w:val="en-US"/>
        </w:rPr>
      </w:pPr>
      <w:r>
        <w:rPr>
          <w:rFonts w:ascii="Helvetica" w:hAnsi="Helvetica"/>
          <w:color w:val="000000" w:themeColor="text1"/>
          <w:sz w:val="12"/>
          <w:szCs w:val="12"/>
          <w:lang w:val="en-US"/>
        </w:rPr>
        <w:t>*Indicate novel variant</w:t>
      </w:r>
    </w:p>
    <w:p w14:paraId="342F38CA" w14:textId="77777777" w:rsidR="000C172A" w:rsidRDefault="000C172A">
      <w:pPr>
        <w:rPr>
          <w:lang w:val="en-US"/>
        </w:rPr>
      </w:pPr>
    </w:p>
    <w:p w14:paraId="7AED5818" w14:textId="77777777" w:rsidR="000C172A" w:rsidRDefault="000C172A">
      <w:pPr>
        <w:rPr>
          <w:lang w:val="en-US"/>
        </w:rPr>
      </w:pPr>
    </w:p>
    <w:p w14:paraId="039ABAF5" w14:textId="77777777" w:rsidR="000C172A" w:rsidRDefault="000C172A">
      <w:pPr>
        <w:rPr>
          <w:lang w:val="en-US"/>
        </w:rPr>
        <w:sectPr w:rsidR="000C172A" w:rsidSect="001D101A">
          <w:pgSz w:w="15840" w:h="12240" w:orient="landscape"/>
          <w:pgMar w:top="533" w:right="284" w:bottom="527" w:left="357" w:header="709" w:footer="709" w:gutter="0"/>
          <w:cols w:space="708"/>
          <w:docGrid w:linePitch="360"/>
        </w:sectPr>
      </w:pPr>
    </w:p>
    <w:p w14:paraId="6202F150" w14:textId="1913D16A" w:rsidR="000C172A" w:rsidRDefault="000C172A" w:rsidP="000C172A">
      <w:pPr>
        <w:rPr>
          <w:lang w:val="en-US"/>
        </w:rPr>
      </w:pPr>
      <w:r w:rsidRPr="009B2F2E">
        <w:rPr>
          <w:b/>
          <w:bCs/>
          <w:lang w:val="en-US"/>
        </w:rPr>
        <w:lastRenderedPageBreak/>
        <w:t>Table S</w:t>
      </w:r>
      <w:r>
        <w:rPr>
          <w:b/>
          <w:bCs/>
          <w:lang w:val="en-US"/>
        </w:rPr>
        <w:t>2</w:t>
      </w:r>
      <w:r w:rsidRPr="009B2F2E">
        <w:rPr>
          <w:b/>
          <w:bCs/>
          <w:lang w:val="en-US"/>
        </w:rPr>
        <w:t>.</w:t>
      </w:r>
      <w:r>
        <w:rPr>
          <w:lang w:val="en-US"/>
        </w:rPr>
        <w:t xml:space="preserve"> </w:t>
      </w:r>
      <w:r w:rsidR="00047326" w:rsidRPr="00047326">
        <w:rPr>
          <w:bCs/>
          <w:lang w:val="en-US"/>
        </w:rPr>
        <w:t>Comparison of genetic distribution of pediatric CMT patients in diverse populations.</w:t>
      </w:r>
    </w:p>
    <w:p w14:paraId="25F07FA0" w14:textId="77777777" w:rsidR="000C172A" w:rsidRDefault="000C172A" w:rsidP="000C172A">
      <w:pPr>
        <w:rPr>
          <w:lang w:val="en-US"/>
        </w:rPr>
      </w:pPr>
    </w:p>
    <w:tbl>
      <w:tblPr>
        <w:tblStyle w:val="TableGrid"/>
        <w:tblW w:w="1439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5"/>
        <w:gridCol w:w="2055"/>
        <w:gridCol w:w="2056"/>
        <w:gridCol w:w="2056"/>
        <w:gridCol w:w="2056"/>
        <w:gridCol w:w="2056"/>
        <w:gridCol w:w="2056"/>
      </w:tblGrid>
      <w:tr w:rsidR="000C172A" w:rsidRPr="000F39BE" w14:paraId="57EC2609" w14:textId="77777777" w:rsidTr="00014F1C">
        <w:tc>
          <w:tcPr>
            <w:tcW w:w="2055" w:type="dxa"/>
          </w:tcPr>
          <w:p w14:paraId="165CF6BE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Author</w:t>
            </w:r>
          </w:p>
          <w:p w14:paraId="077293CB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Study period</w:t>
            </w:r>
          </w:p>
        </w:tc>
        <w:tc>
          <w:tcPr>
            <w:tcW w:w="2055" w:type="dxa"/>
          </w:tcPr>
          <w:p w14:paraId="519C9222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This study</w:t>
            </w:r>
          </w:p>
          <w:p w14:paraId="7E9F15D0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2017-2021</w:t>
            </w:r>
          </w:p>
        </w:tc>
        <w:tc>
          <w:tcPr>
            <w:tcW w:w="2056" w:type="dxa"/>
          </w:tcPr>
          <w:p w14:paraId="3814C93E" w14:textId="77777777" w:rsidR="000C172A" w:rsidRDefault="000C172A" w:rsidP="00014F1C">
            <w:pPr>
              <w:rPr>
                <w:rFonts w:cstheme="minorHAnsi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E017C6">
              <w:rPr>
                <w:rFonts w:cstheme="minorHAnsi"/>
                <w:color w:val="212121"/>
                <w:sz w:val="18"/>
                <w:szCs w:val="18"/>
                <w:shd w:val="clear" w:color="auto" w:fill="FFFFFF"/>
              </w:rPr>
              <w:t>Argente-Escrig H,</w:t>
            </w:r>
            <w:r w:rsidRPr="00E017C6">
              <w:rPr>
                <w:rFonts w:cstheme="minorHAnsi"/>
                <w:color w:val="212121"/>
                <w:sz w:val="18"/>
                <w:szCs w:val="18"/>
                <w:shd w:val="clear" w:color="auto" w:fill="FFFFFF"/>
                <w:lang w:val="en-US"/>
              </w:rPr>
              <w:t xml:space="preserve"> et al</w:t>
            </w:r>
            <w:r w:rsidRPr="00E31E35">
              <w:rPr>
                <w:rFonts w:cstheme="minorHAnsi"/>
                <w:color w:val="212121"/>
                <w:sz w:val="18"/>
                <w:szCs w:val="18"/>
                <w:shd w:val="clear" w:color="auto" w:fill="FFFFFF"/>
                <w:vertAlign w:val="superscript"/>
                <w:lang w:val="en-US"/>
              </w:rPr>
              <w:t>.</w:t>
            </w:r>
            <w:r w:rsidRPr="00E31E35">
              <w:rPr>
                <w:rFonts w:cstheme="minorHAnsi"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  <w:fldChar w:fldCharType="begin">
                <w:fldData xml:space="preserve">PEVuZE5vdGU+PENpdGU+PEF1dGhvcj5BcmdlbnRlLUVzY3JpZzwvQXV0aG9yPjxZZWFyPjIwMjE8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</w:fldData>
              </w:fldChar>
            </w:r>
            <w:r w:rsidRPr="00E31E35">
              <w:rPr>
                <w:rFonts w:cstheme="minorHAnsi"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  <w:instrText xml:space="preserve"> ADDIN EN.CITE </w:instrText>
            </w:r>
            <w:r w:rsidRPr="00E31E35">
              <w:rPr>
                <w:rFonts w:cstheme="minorHAnsi"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  <w:fldChar w:fldCharType="begin">
                <w:fldData xml:space="preserve">PEVuZE5vdGU+PENpdGU+PEF1dGhvcj5BcmdlbnRlLUVzY3JpZzwvQXV0aG9yPjxZZWFyPjIwMjE8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</w:fldData>
              </w:fldChar>
            </w:r>
            <w:r w:rsidRPr="00E31E35">
              <w:rPr>
                <w:rFonts w:cstheme="minorHAnsi"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  <w:instrText xml:space="preserve"> ADDIN EN.CITE.DATA </w:instrText>
            </w:r>
            <w:r w:rsidRPr="00E31E35">
              <w:rPr>
                <w:rFonts w:cstheme="minorHAnsi"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</w:r>
            <w:r w:rsidRPr="00E31E35">
              <w:rPr>
                <w:rFonts w:cstheme="minorHAnsi"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  <w:fldChar w:fldCharType="end"/>
            </w:r>
            <w:r w:rsidRPr="00E31E35">
              <w:rPr>
                <w:rFonts w:cstheme="minorHAnsi"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</w:r>
            <w:r w:rsidRPr="00E31E35">
              <w:rPr>
                <w:rFonts w:cstheme="minorHAnsi"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  <w:fldChar w:fldCharType="separate"/>
            </w:r>
            <w:r w:rsidRPr="00E31E35">
              <w:rPr>
                <w:rFonts w:cstheme="minorHAnsi"/>
                <w:noProof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  <w:t>[1]</w:t>
            </w:r>
            <w:r w:rsidRPr="00E31E35">
              <w:rPr>
                <w:rFonts w:cstheme="minorHAnsi"/>
                <w:color w:val="212121"/>
                <w:sz w:val="20"/>
                <w:szCs w:val="20"/>
                <w:shd w:val="clear" w:color="auto" w:fill="FFFFFF"/>
                <w:vertAlign w:val="superscript"/>
                <w:lang w:val="en-US"/>
              </w:rPr>
              <w:fldChar w:fldCharType="end"/>
            </w:r>
          </w:p>
          <w:p w14:paraId="107932F5" w14:textId="77777777" w:rsidR="000C172A" w:rsidRPr="004C5C08" w:rsidRDefault="000C172A" w:rsidP="00014F1C">
            <w:pPr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color w:val="212121"/>
                <w:sz w:val="20"/>
                <w:szCs w:val="20"/>
                <w:shd w:val="clear" w:color="auto" w:fill="FFFFFF"/>
                <w:lang w:val="en-US"/>
              </w:rPr>
              <w:t>2017-2020</w:t>
            </w:r>
          </w:p>
        </w:tc>
        <w:tc>
          <w:tcPr>
            <w:tcW w:w="2056" w:type="dxa"/>
          </w:tcPr>
          <w:p w14:paraId="14A495E8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Hsu YH, et al.</w:t>
            </w:r>
            <w:r>
              <w:rPr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Hsu&lt;/Author&gt;&lt;Year&gt;2019&lt;/Year&gt;&lt;RecNum&gt;13&lt;/RecNum&gt;&lt;DisplayText&gt;[2]&lt;/DisplayText&gt;&lt;record&gt;&lt;rec-number&gt;13&lt;/rec-number&gt;&lt;foreign-keys&gt;&lt;key app="EN" db-id="afxx22w072d5vpe0xenp2tabwatppxefvxar" timestamp="1684826681"&gt;13&lt;/key&gt;&lt;/foreign-keys&gt;&lt;ref-type name="Journal Article"&gt;17&lt;/ref-type&gt;&lt;contributors&gt;&lt;authors&gt;&lt;author&gt;Hsu, Yun‐Hsin&lt;/author&gt;&lt;author&gt;Lin, Kon-Ping&lt;/author&gt;&lt;author&gt;Guo, Yuh‐Cherng&lt;/author&gt;&lt;author&gt;Tsai, Yu‐Shuen&lt;/author&gt;&lt;author&gt;Liao, Yi-Chu&lt;/author&gt;&lt;author&gt;Lee, Yi-Chung&lt;/author&gt;&lt;/authors&gt;&lt;/contributors&gt;&lt;titles&gt;&lt;title&gt;Mutation spectrum of Charcot‐Marie‐Tooth disease among the Han Chinese in Taiwan&lt;/title&gt;&lt;secondary-title&gt;Annals of Clinical and Translational Neurology&lt;/secondary-title&gt;&lt;/titles&gt;&lt;periodical&gt;&lt;full-title&gt;Annals of Clinical and Translational Neurology&lt;/full-title&gt;&lt;/periodical&gt;&lt;volume&gt;6&lt;/volume&gt;&lt;dates&gt;&lt;year&gt;2019&lt;/year&gt;&lt;pub-dates&gt;&lt;date&gt;05/27&lt;/date&gt;&lt;/pub-dates&gt;&lt;/dates&gt;&lt;urls&gt;&lt;/urls&gt;&lt;electronic-resource-num&gt;10.1002/acn3.50797&lt;/electronic-resource-num&gt;&lt;/record&gt;&lt;/Cite&gt;&lt;/EndNote&gt;</w:instrText>
            </w:r>
            <w:r>
              <w:rPr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noProof/>
                <w:sz w:val="20"/>
                <w:szCs w:val="20"/>
                <w:vertAlign w:val="superscript"/>
                <w:lang w:val="en-US"/>
              </w:rPr>
              <w:t>[2]</w:t>
            </w:r>
            <w:r>
              <w:rPr>
                <w:sz w:val="20"/>
                <w:szCs w:val="20"/>
                <w:vertAlign w:val="superscript"/>
                <w:lang w:val="en-US"/>
              </w:rPr>
              <w:fldChar w:fldCharType="end"/>
            </w:r>
          </w:p>
          <w:p w14:paraId="0917A1E7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1996-2018</w:t>
            </w:r>
          </w:p>
        </w:tc>
        <w:tc>
          <w:tcPr>
            <w:tcW w:w="2056" w:type="dxa"/>
          </w:tcPr>
          <w:p w14:paraId="6AAACC5E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Hoebeke C, et al.</w:t>
            </w:r>
            <w:r>
              <w:rPr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Hoebeke&lt;/Author&gt;&lt;Year&gt;2018&lt;/Year&gt;&lt;RecNum&gt;12&lt;/RecNum&gt;&lt;DisplayText&gt;[3]&lt;/DisplayText&gt;&lt;record&gt;&lt;rec-number&gt;12&lt;/rec-number&gt;&lt;foreign-keys&gt;&lt;key app="EN" db-id="afxx22w072d5vpe0xenp2tabwatppxefvxar" timestamp="1684826681"&gt;12&lt;/key&gt;&lt;/foreign-keys&gt;&lt;ref-type name="Journal Article"&gt;17&lt;/ref-type&gt;&lt;contributors&gt;&lt;authors&gt;&lt;author&gt;Hoebeke, C.&lt;/author&gt;&lt;author&gt;Bonello-Palot, N.&lt;/author&gt;&lt;author&gt;Audic, F.&lt;/author&gt;&lt;author&gt;Boulay, C.&lt;/author&gt;&lt;author&gt;Tufod, D.&lt;/author&gt;&lt;author&gt;Attarian, S.&lt;/author&gt;&lt;author&gt;Chabrol, B.&lt;/author&gt;&lt;/authors&gt;&lt;/contributors&gt;&lt;titles&gt;&lt;title&gt;Retrospective study of 75 children with peripheral inherited neuropathy: Genotype–phenotype correlations&lt;/title&gt;&lt;secondary-title&gt;Archives de Pédiatrie&lt;/secondary-title&gt;&lt;/titles&gt;&lt;periodical&gt;&lt;full-title&gt;Archives de Pédiatrie&lt;/full-title&gt;&lt;/periodical&gt;&lt;pages&gt;452-458&lt;/pages&gt;&lt;volume&gt;25&lt;/volume&gt;&lt;number&gt;8&lt;/number&gt;&lt;keywords&gt;&lt;keyword&gt;Charcot-Marie-Tooth disease&lt;/keyword&gt;&lt;keyword&gt;Genotype–phenotype correlations&lt;/keyword&gt;&lt;keyword&gt;Peripheral inherited neuropathy&lt;/keyword&gt;&lt;/keywords&gt;&lt;dates&gt;&lt;year&gt;2018&lt;/year&gt;&lt;pub-dates&gt;&lt;date&gt;2018/11/01/&lt;/date&gt;&lt;/pub-dates&gt;&lt;/dates&gt;&lt;isbn&gt;0929-693X&lt;/isbn&gt;&lt;urls&gt;&lt;related-urls&gt;&lt;url&gt;https://www.sciencedirect.com/science/article/pii/S0929693X18302057&lt;/url&gt;&lt;/related-urls&gt;&lt;/urls&gt;&lt;electronic-resource-num&gt;https://doi.org/10.1016/j.arcped.2018.09.006&lt;/electronic-resource-num&gt;&lt;/record&gt;&lt;/Cite&gt;&lt;/EndNote&gt;</w:instrText>
            </w:r>
            <w:r>
              <w:rPr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noProof/>
                <w:sz w:val="20"/>
                <w:szCs w:val="20"/>
                <w:vertAlign w:val="superscript"/>
                <w:lang w:val="en-US"/>
              </w:rPr>
              <w:t>[3]</w:t>
            </w:r>
            <w:r>
              <w:rPr>
                <w:sz w:val="20"/>
                <w:szCs w:val="20"/>
                <w:vertAlign w:val="superscript"/>
                <w:lang w:val="en-US"/>
              </w:rPr>
              <w:fldChar w:fldCharType="end"/>
            </w:r>
          </w:p>
          <w:p w14:paraId="356F2DDB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1992-2016</w:t>
            </w:r>
          </w:p>
        </w:tc>
        <w:tc>
          <w:tcPr>
            <w:tcW w:w="2056" w:type="dxa"/>
          </w:tcPr>
          <w:p w14:paraId="053F0021" w14:textId="77777777" w:rsidR="000C172A" w:rsidRPr="00E31E35" w:rsidRDefault="000C172A" w:rsidP="00014F1C">
            <w:pPr>
              <w:rPr>
                <w:rFonts w:cstheme="minorHAnsi"/>
                <w:sz w:val="20"/>
                <w:szCs w:val="20"/>
              </w:rPr>
            </w:pPr>
            <w:r w:rsidRPr="00E31E35">
              <w:rPr>
                <w:rFonts w:cstheme="minorHAnsi"/>
                <w:sz w:val="16"/>
                <w:szCs w:val="16"/>
              </w:rPr>
              <w:t>Fernandez- Ramos et al.</w:t>
            </w:r>
            <w:r>
              <w:rPr>
                <w:rFonts w:cstheme="minorHAnsi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cstheme="minorHAnsi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Fernández-Ramos&lt;/Author&gt;&lt;Year&gt;2015&lt;/Year&gt;&lt;RecNum&gt;10&lt;/RecNum&gt;&lt;DisplayText&gt;[4]&lt;/DisplayText&gt;&lt;record&gt;&lt;rec-number&gt;10&lt;/rec-number&gt;&lt;foreign-keys&gt;&lt;key app="EN" db-id="afxx22w072d5vpe0xenp2tabwatppxefvxar" timestamp="1684826681"&gt;10&lt;/key&gt;&lt;/foreign-keys&gt;&lt;ref-type name="Journal Article"&gt;17&lt;/ref-type&gt;&lt;contributors&gt;&lt;authors&gt;&lt;author&gt;Fernández-Ramos, J. A.&lt;/author&gt;&lt;author&gt;López-Laso E Fau - Camino-León, Rafael&lt;/author&gt;&lt;author&gt;Camino-León R Fau - Gascón-Jiménez, Francisco J.&lt;/author&gt;&lt;author&gt;Gascón-Jiménez Fj Fau - Jiménez-González, M. Dolores&lt;/author&gt;&lt;author&gt;Jiménez-González, M. D.&lt;/author&gt;&lt;/authors&gt;&lt;translated-authors&gt;&lt;author&gt;Rev, Neurol&lt;/author&gt;&lt;/translated-authors&gt;&lt;/contributors&gt;&lt;auth-address&gt;Hospital Universitario Reina Sofia, Cordoba, Espana. FAU - López-Laso, Eduardo&lt;/auth-address&gt;&lt;titles&gt;&lt;title&gt;Experience in molecular diagnostic in hereditary neuropathies in a pediatric tertiary hospital&lt;/title&gt;&lt;secondary-title&gt;Rev Neurol&lt;/secondary-title&gt;&lt;translated-title&gt;Experiencia en el diagnóstico molecular de neuropatías hereditarias en un hospital pediátrico de tercer nivel.&lt;/translated-title&gt;&lt;/titles&gt;&lt;periodical&gt;&lt;full-title&gt;Rev Neurol&lt;/full-title&gt;&lt;/periodical&gt;&lt;dates&gt;&lt;year&gt;2015&lt;/year&gt;&lt;/dates&gt;&lt;urls&gt;&lt;/urls&gt;&lt;remote-database-provider&gt;2015 Dec 1&lt;/remote-database-provider&gt;&lt;research-notes&gt;0 (Cell Cycle Proteins)&amp;#xD;0 (Connexins)&amp;#xD;0 (HINT1 protein, human)&amp;#xD;0 (Intracellular Signaling Peptides and Proteins)&amp;#xD;0 (Mitochondrial Proteins)&amp;#xD;0 (Myelin Proteins)&amp;#xD;0 (N-myc downstream-regulated gene 1 protein)&amp;#xD;0 (Nerve Tissue Proteins)&amp;#xD;0 (PMP22 protein, human)&amp;#xD;0 (TRPV Cation Channels)&amp;#xD;0 (TRPV4 protein, human)&amp;#xD;0 (connexin 32)&amp;#xD;EC 3.6.1.- (GTP Phosphohydrolases)&amp;#xD;EC 3.6.1.- (MFN2 protein, human)&lt;/research-notes&gt;&lt;language&gt;spa&lt;/language&gt;&lt;/record&gt;&lt;/Cite&gt;&lt;/EndNote&gt;</w:instrText>
            </w:r>
            <w:r>
              <w:rPr>
                <w:rFonts w:cstheme="minorHAnsi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cstheme="minorHAnsi"/>
                <w:noProof/>
                <w:sz w:val="20"/>
                <w:szCs w:val="20"/>
                <w:vertAlign w:val="superscript"/>
                <w:lang w:val="en-US"/>
              </w:rPr>
              <w:t>[4]</w:t>
            </w:r>
            <w:r>
              <w:rPr>
                <w:rFonts w:cstheme="minorHAnsi"/>
                <w:sz w:val="20"/>
                <w:szCs w:val="20"/>
                <w:vertAlign w:val="superscript"/>
                <w:lang w:val="en-US"/>
              </w:rPr>
              <w:fldChar w:fldCharType="end"/>
            </w:r>
            <w:r w:rsidRPr="005E7996">
              <w:rPr>
                <w:rFonts w:cstheme="minorHAnsi"/>
                <w:sz w:val="20"/>
                <w:szCs w:val="20"/>
              </w:rPr>
              <w:t xml:space="preserve"> </w:t>
            </w:r>
            <w:r>
              <w:rPr>
                <w:rFonts w:cstheme="minorHAnsi"/>
                <w:sz w:val="20"/>
                <w:szCs w:val="20"/>
                <w:lang w:val="en-US"/>
              </w:rPr>
              <w:t>2003-2015</w:t>
            </w:r>
          </w:p>
        </w:tc>
        <w:tc>
          <w:tcPr>
            <w:tcW w:w="2056" w:type="dxa"/>
          </w:tcPr>
          <w:p w14:paraId="5CF4B61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Cornett KMD, et al.</w:t>
            </w:r>
            <w:r>
              <w:rPr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Cornett&lt;/Author&gt;&lt;Year&gt;2016&lt;/Year&gt;&lt;RecNum&gt;11&lt;/RecNum&gt;&lt;DisplayText&gt;[5]&lt;/DisplayText&gt;&lt;record&gt;&lt;rec-number&gt;11&lt;/rec-number&gt;&lt;foreign-keys&gt;&lt;key app="EN" db-id="afxx22w072d5vpe0xenp2tabwatppxefvxar" timestamp="1684826681"&gt;11&lt;/key&gt;&lt;/foreign-keys&gt;&lt;ref-type name="Journal Article"&gt;17&lt;/ref-type&gt;&lt;contributors&gt;&lt;authors&gt;&lt;author&gt;Cornett, Kayla M. D.&lt;/author&gt;&lt;author&gt;Menezes, Manoj P.&lt;/author&gt;&lt;author&gt;Bray, Paula&lt;/author&gt;&lt;author&gt;Halaki, Mark&lt;/author&gt;&lt;author&gt;Shy, Rosemary R.&lt;/author&gt;&lt;author&gt;Yum, Sabrina W.&lt;/author&gt;&lt;author&gt;Estilow, Timothy&lt;/author&gt;&lt;author&gt;Moroni, Isabella&lt;/author&gt;&lt;author&gt;Foscan, Maria&lt;/author&gt;&lt;author&gt;Pagliano, Emanuela&lt;/author&gt;&lt;author&gt;Pareyson, Davide&lt;/author&gt;&lt;author&gt;Laurá, Matilde&lt;/author&gt;&lt;author&gt;Bhandari, Trupti&lt;/author&gt;&lt;author&gt;Muntoni, Francesco&lt;/author&gt;&lt;author&gt;Reilly, Mary M.&lt;/author&gt;&lt;author&gt;Finkel, Richard S.&lt;/author&gt;&lt;author&gt;Sowden, Janet&lt;/author&gt;&lt;author&gt;Eichinger, Katy J.&lt;/author&gt;&lt;author&gt;Herrmann, David N.&lt;/author&gt;&lt;author&gt;Shy, Michael E.&lt;/author&gt;&lt;author&gt;Burns, Joshua&lt;/author&gt;&lt;author&gt;for the Inherited Neuropathies, Consortium&lt;/author&gt;&lt;/authors&gt;&lt;/contributors&gt;&lt;titles&gt;&lt;title&gt;Phenotypic Variability of Childhood Charcot-Marie-Tooth Disease&lt;/title&gt;&lt;secondary-title&gt;JAMA Neurology&lt;/secondary-title&gt;&lt;/titles&gt;&lt;periodical&gt;&lt;full-title&gt;JAMA Neurology&lt;/full-title&gt;&lt;/periodical&gt;&lt;pages&gt;645-651&lt;/pages&gt;&lt;volume&gt;73&lt;/volume&gt;&lt;number&gt;6&lt;/number&gt;&lt;dates&gt;&lt;year&gt;2016&lt;/year&gt;&lt;/dates&gt;&lt;isbn&gt;2168-6149&lt;/isbn&gt;&lt;urls&gt;&lt;related-urls&gt;&lt;url&gt;https://doi.org/10.1001/jamaneurol.2016.0171&lt;/url&gt;&lt;/related-urls&gt;&lt;/urls&gt;&lt;electronic-resource-num&gt;10.1001/jamaneurol.2016.0171&lt;/electronic-resource-num&gt;&lt;access-date&gt;5/19/2022&lt;/access-date&gt;&lt;/record&gt;&lt;/Cite&gt;&lt;/EndNote&gt;</w:instrText>
            </w:r>
            <w:r>
              <w:rPr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noProof/>
                <w:sz w:val="20"/>
                <w:szCs w:val="20"/>
                <w:vertAlign w:val="superscript"/>
                <w:lang w:val="en-US"/>
              </w:rPr>
              <w:t>[5]</w:t>
            </w:r>
            <w:r>
              <w:rPr>
                <w:sz w:val="20"/>
                <w:szCs w:val="20"/>
                <w:vertAlign w:val="superscript"/>
                <w:lang w:val="en-US"/>
              </w:rPr>
              <w:fldChar w:fldCharType="end"/>
            </w:r>
          </w:p>
          <w:p w14:paraId="32FABB31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2009-201</w:t>
            </w:r>
            <w:r>
              <w:rPr>
                <w:sz w:val="20"/>
                <w:szCs w:val="20"/>
                <w:lang w:val="en-US"/>
              </w:rPr>
              <w:t>4</w:t>
            </w:r>
          </w:p>
        </w:tc>
      </w:tr>
      <w:tr w:rsidR="000C172A" w:rsidRPr="000F39BE" w14:paraId="42ECA8B2" w14:textId="77777777" w:rsidTr="00014F1C">
        <w:tc>
          <w:tcPr>
            <w:tcW w:w="2055" w:type="dxa"/>
          </w:tcPr>
          <w:p w14:paraId="197BFBF1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Patients</w:t>
            </w:r>
          </w:p>
          <w:p w14:paraId="447D09C4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 xml:space="preserve">Number </w:t>
            </w:r>
          </w:p>
          <w:p w14:paraId="0BEC8D68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ge at enrolment</w:t>
            </w:r>
          </w:p>
          <w:p w14:paraId="0CF9832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Age of onset                          (range)</w:t>
            </w:r>
          </w:p>
        </w:tc>
        <w:tc>
          <w:tcPr>
            <w:tcW w:w="2055" w:type="dxa"/>
          </w:tcPr>
          <w:p w14:paraId="5B296E18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Thai</w:t>
            </w:r>
          </w:p>
          <w:p w14:paraId="5F718361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N=35</w:t>
            </w:r>
          </w:p>
          <w:p w14:paraId="20CA1953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26Y</w:t>
            </w:r>
          </w:p>
          <w:p w14:paraId="043A4D03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an</w:t>
            </w:r>
            <w:r w:rsidRPr="000F39BE">
              <w:rPr>
                <w:sz w:val="20"/>
                <w:szCs w:val="20"/>
                <w:lang w:val="en-US"/>
              </w:rPr>
              <w:t xml:space="preserve"> 2Y</w:t>
            </w:r>
          </w:p>
          <w:p w14:paraId="4BA926FC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(0-12Y)</w:t>
            </w:r>
          </w:p>
        </w:tc>
        <w:tc>
          <w:tcPr>
            <w:tcW w:w="2056" w:type="dxa"/>
          </w:tcPr>
          <w:p w14:paraId="3349628C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panish</w:t>
            </w:r>
          </w:p>
          <w:p w14:paraId="215655E6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=99</w:t>
            </w:r>
          </w:p>
          <w:p w14:paraId="082A2583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-20Y</w:t>
            </w:r>
          </w:p>
          <w:p w14:paraId="53EDB49B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Average 3.2 </w:t>
            </w:r>
            <w:r w:rsidRPr="00BF24C3">
              <w:rPr>
                <w:rFonts w:cstheme="minorHAnsi"/>
                <w:kern w:val="0"/>
                <w:sz w:val="20"/>
                <w:szCs w:val="20"/>
                <w:lang w:val="en-US"/>
              </w:rPr>
              <w:t>±</w:t>
            </w:r>
            <w:r>
              <w:rPr>
                <w:sz w:val="20"/>
                <w:szCs w:val="20"/>
                <w:lang w:val="en-US"/>
              </w:rPr>
              <w:t xml:space="preserve"> 3.0</w:t>
            </w:r>
          </w:p>
          <w:p w14:paraId="613689FB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(0-13.8Y)</w:t>
            </w:r>
          </w:p>
        </w:tc>
        <w:tc>
          <w:tcPr>
            <w:tcW w:w="2056" w:type="dxa"/>
          </w:tcPr>
          <w:p w14:paraId="04583CB3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Chinese Han</w:t>
            </w:r>
          </w:p>
          <w:p w14:paraId="481D62B0" w14:textId="77777777" w:rsidR="000C172A" w:rsidRDefault="000C172A" w:rsidP="00014F1C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N=177</w:t>
            </w:r>
            <w:r w:rsidRPr="000F39BE">
              <w:rPr>
                <w:sz w:val="20"/>
                <w:szCs w:val="20"/>
                <w:vertAlign w:val="superscript"/>
                <w:lang w:val="en-US"/>
              </w:rPr>
              <w:t xml:space="preserve">a </w:t>
            </w:r>
            <w:r w:rsidRPr="000F39BE">
              <w:rPr>
                <w:sz w:val="20"/>
                <w:szCs w:val="20"/>
                <w:lang w:val="en-US"/>
              </w:rPr>
              <w:t>(427)</w:t>
            </w:r>
            <w:r w:rsidRPr="000F39BE">
              <w:rPr>
                <w:sz w:val="20"/>
                <w:szCs w:val="20"/>
                <w:lang w:val="en-US"/>
              </w:rPr>
              <w:br/>
            </w:r>
          </w:p>
          <w:p w14:paraId="2A5FD49A" w14:textId="77777777" w:rsidR="000C172A" w:rsidRPr="000F39BE" w:rsidRDefault="000C172A" w:rsidP="00014F1C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0F39BE">
              <w:rPr>
                <w:rFonts w:cstheme="minorHAnsi"/>
                <w:sz w:val="20"/>
                <w:szCs w:val="20"/>
                <w:lang w:val="en-US"/>
              </w:rPr>
              <w:t>N/A</w:t>
            </w:r>
          </w:p>
          <w:p w14:paraId="396BE98B" w14:textId="77777777" w:rsidR="000C172A" w:rsidRPr="000F39BE" w:rsidRDefault="000C172A" w:rsidP="00014F1C">
            <w:pPr>
              <w:rPr>
                <w:sz w:val="20"/>
                <w:szCs w:val="20"/>
                <w:vertAlign w:val="superscript"/>
                <w:lang w:val="en-US"/>
              </w:rPr>
            </w:pPr>
            <w:r w:rsidRPr="000F39BE">
              <w:rPr>
                <w:rFonts w:cstheme="minorHAnsi"/>
                <w:sz w:val="20"/>
                <w:szCs w:val="20"/>
                <w:lang w:val="en-US"/>
              </w:rPr>
              <w:t>(0-19Y)</w:t>
            </w:r>
          </w:p>
        </w:tc>
        <w:tc>
          <w:tcPr>
            <w:tcW w:w="2056" w:type="dxa"/>
          </w:tcPr>
          <w:p w14:paraId="7BEB4BEA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France</w:t>
            </w:r>
          </w:p>
          <w:p w14:paraId="0CCC48B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N=75</w:t>
            </w:r>
          </w:p>
          <w:p w14:paraId="140E864D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5.4Y</w:t>
            </w:r>
          </w:p>
          <w:p w14:paraId="0C42E815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an 4.1Y</w:t>
            </w:r>
          </w:p>
          <w:p w14:paraId="7DCE1244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(0-18Y)</w:t>
            </w:r>
          </w:p>
        </w:tc>
        <w:tc>
          <w:tcPr>
            <w:tcW w:w="2056" w:type="dxa"/>
          </w:tcPr>
          <w:p w14:paraId="659FB416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panish</w:t>
            </w:r>
          </w:p>
          <w:p w14:paraId="3ACC93B9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=36</w:t>
            </w:r>
          </w:p>
          <w:p w14:paraId="554BF0FB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ediatric</w:t>
            </w:r>
          </w:p>
          <w:p w14:paraId="5D689FAE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2056" w:type="dxa"/>
          </w:tcPr>
          <w:p w14:paraId="11C2AF87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 xml:space="preserve">8 sites, </w:t>
            </w:r>
            <w:r>
              <w:rPr>
                <w:sz w:val="20"/>
                <w:szCs w:val="20"/>
                <w:lang w:val="en-US"/>
              </w:rPr>
              <w:t>4</w:t>
            </w:r>
            <w:r w:rsidRPr="000F39BE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0F39BE">
              <w:rPr>
                <w:sz w:val="20"/>
                <w:szCs w:val="20"/>
                <w:lang w:val="en-US"/>
              </w:rPr>
              <w:t>countries</w:t>
            </w:r>
            <w:r w:rsidRPr="000F39BE">
              <w:rPr>
                <w:sz w:val="20"/>
                <w:szCs w:val="20"/>
                <w:vertAlign w:val="superscript"/>
                <w:lang w:val="en-US"/>
              </w:rPr>
              <w:t>b</w:t>
            </w:r>
            <w:proofErr w:type="spellEnd"/>
          </w:p>
          <w:p w14:paraId="74D4954C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N=520</w:t>
            </w:r>
          </w:p>
          <w:p w14:paraId="1A707AD9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-20Y</w:t>
            </w:r>
          </w:p>
          <w:p w14:paraId="6825A26F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  <w:p w14:paraId="06D560BB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</w:p>
        </w:tc>
      </w:tr>
      <w:tr w:rsidR="000C172A" w:rsidRPr="000F39BE" w14:paraId="666D87CF" w14:textId="77777777" w:rsidTr="00014F1C">
        <w:tc>
          <w:tcPr>
            <w:tcW w:w="2055" w:type="dxa"/>
          </w:tcPr>
          <w:p w14:paraId="0C108870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Method</w:t>
            </w:r>
          </w:p>
          <w:p w14:paraId="714EE702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Diagnostic yield</w:t>
            </w:r>
          </w:p>
        </w:tc>
        <w:tc>
          <w:tcPr>
            <w:tcW w:w="2055" w:type="dxa"/>
          </w:tcPr>
          <w:p w14:paraId="7B012C03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ES</w:t>
            </w:r>
          </w:p>
          <w:p w14:paraId="77026BB1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68.6%</w:t>
            </w:r>
          </w:p>
        </w:tc>
        <w:tc>
          <w:tcPr>
            <w:tcW w:w="2056" w:type="dxa"/>
          </w:tcPr>
          <w:p w14:paraId="32EA6834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GP and ES</w:t>
            </w:r>
          </w:p>
          <w:p w14:paraId="65AC52F4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9.5%</w:t>
            </w:r>
          </w:p>
        </w:tc>
        <w:tc>
          <w:tcPr>
            <w:tcW w:w="2056" w:type="dxa"/>
          </w:tcPr>
          <w:p w14:paraId="1EF7401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GP 124 genes</w:t>
            </w:r>
          </w:p>
          <w:p w14:paraId="0E62B050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70.6%</w:t>
            </w:r>
          </w:p>
        </w:tc>
        <w:tc>
          <w:tcPr>
            <w:tcW w:w="2056" w:type="dxa"/>
          </w:tcPr>
          <w:p w14:paraId="7B12AD7F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GP 2,742 genes</w:t>
            </w:r>
          </w:p>
          <w:p w14:paraId="1696E96F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80.6%</w:t>
            </w:r>
          </w:p>
        </w:tc>
        <w:tc>
          <w:tcPr>
            <w:tcW w:w="2056" w:type="dxa"/>
          </w:tcPr>
          <w:p w14:paraId="36860A63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</w:p>
          <w:p w14:paraId="4F49413E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66.7%</w:t>
            </w:r>
          </w:p>
        </w:tc>
        <w:tc>
          <w:tcPr>
            <w:tcW w:w="2056" w:type="dxa"/>
          </w:tcPr>
          <w:p w14:paraId="4858DA17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  <w:p w14:paraId="13B373C8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6.4%</w:t>
            </w:r>
          </w:p>
        </w:tc>
      </w:tr>
      <w:tr w:rsidR="000C172A" w:rsidRPr="000F39BE" w14:paraId="040C3665" w14:textId="77777777" w:rsidTr="00014F1C">
        <w:tc>
          <w:tcPr>
            <w:tcW w:w="14390" w:type="dxa"/>
            <w:gridSpan w:val="7"/>
            <w:shd w:val="clear" w:color="auto" w:fill="E7E6E6" w:themeFill="background2"/>
          </w:tcPr>
          <w:p w14:paraId="13000D55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Common causative genes</w:t>
            </w:r>
          </w:p>
        </w:tc>
      </w:tr>
      <w:tr w:rsidR="000C172A" w:rsidRPr="000F39BE" w14:paraId="6FCDBBE8" w14:textId="77777777" w:rsidTr="00014F1C">
        <w:tc>
          <w:tcPr>
            <w:tcW w:w="2055" w:type="dxa"/>
            <w:vMerge w:val="restart"/>
          </w:tcPr>
          <w:p w14:paraId="638F833A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055" w:type="dxa"/>
          </w:tcPr>
          <w:p w14:paraId="13AA2D4D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921299">
              <w:rPr>
                <w:i/>
                <w:iCs/>
                <w:sz w:val="20"/>
                <w:szCs w:val="20"/>
                <w:lang w:val="en-US"/>
              </w:rPr>
              <w:t>MFN2</w:t>
            </w:r>
            <w:r>
              <w:rPr>
                <w:sz w:val="20"/>
                <w:szCs w:val="20"/>
                <w:lang w:val="en-US"/>
              </w:rPr>
              <w:t xml:space="preserve"> 17.1%</w:t>
            </w:r>
          </w:p>
        </w:tc>
        <w:tc>
          <w:tcPr>
            <w:tcW w:w="2056" w:type="dxa"/>
          </w:tcPr>
          <w:p w14:paraId="0298A5AA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>
              <w:rPr>
                <w:sz w:val="20"/>
                <w:szCs w:val="20"/>
                <w:lang w:val="en-US"/>
              </w:rPr>
              <w:t xml:space="preserve"> dup 37.4%</w:t>
            </w:r>
          </w:p>
        </w:tc>
        <w:tc>
          <w:tcPr>
            <w:tcW w:w="2056" w:type="dxa"/>
          </w:tcPr>
          <w:p w14:paraId="35181132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 w:rsidRPr="000F39BE">
              <w:rPr>
                <w:sz w:val="20"/>
                <w:szCs w:val="20"/>
                <w:lang w:val="en-US"/>
              </w:rPr>
              <w:t xml:space="preserve"> dup 36.7%</w:t>
            </w:r>
          </w:p>
        </w:tc>
        <w:tc>
          <w:tcPr>
            <w:tcW w:w="2056" w:type="dxa"/>
          </w:tcPr>
          <w:p w14:paraId="77588BF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 w:rsidRPr="005656A9">
              <w:rPr>
                <w:i/>
                <w:iCs/>
                <w:sz w:val="20"/>
                <w:szCs w:val="20"/>
                <w:lang w:val="en-US"/>
              </w:rPr>
              <w:t xml:space="preserve"> </w:t>
            </w:r>
            <w:r w:rsidRPr="000F39BE">
              <w:rPr>
                <w:sz w:val="20"/>
                <w:szCs w:val="20"/>
                <w:lang w:val="en-US"/>
              </w:rPr>
              <w:t>dup 61.3%</w:t>
            </w:r>
          </w:p>
        </w:tc>
        <w:tc>
          <w:tcPr>
            <w:tcW w:w="2056" w:type="dxa"/>
          </w:tcPr>
          <w:p w14:paraId="1AFEB403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>
              <w:rPr>
                <w:sz w:val="20"/>
                <w:szCs w:val="20"/>
                <w:lang w:val="en-US"/>
              </w:rPr>
              <w:t xml:space="preserve"> dup 44.4%</w:t>
            </w:r>
          </w:p>
        </w:tc>
        <w:tc>
          <w:tcPr>
            <w:tcW w:w="2056" w:type="dxa"/>
          </w:tcPr>
          <w:p w14:paraId="384CA7CA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 w:rsidRPr="000F39BE">
              <w:rPr>
                <w:sz w:val="20"/>
                <w:szCs w:val="20"/>
                <w:lang w:val="en-US"/>
              </w:rPr>
              <w:t xml:space="preserve"> dup</w:t>
            </w:r>
            <w:r>
              <w:rPr>
                <w:sz w:val="20"/>
                <w:szCs w:val="20"/>
                <w:lang w:val="en-US"/>
              </w:rPr>
              <w:t xml:space="preserve"> 48.5%</w:t>
            </w:r>
          </w:p>
        </w:tc>
      </w:tr>
      <w:tr w:rsidR="000C172A" w:rsidRPr="000F39BE" w14:paraId="63AD570A" w14:textId="77777777" w:rsidTr="00014F1C">
        <w:tc>
          <w:tcPr>
            <w:tcW w:w="2055" w:type="dxa"/>
            <w:vMerge/>
          </w:tcPr>
          <w:p w14:paraId="42AEB715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055" w:type="dxa"/>
          </w:tcPr>
          <w:p w14:paraId="43B26796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921299">
              <w:rPr>
                <w:i/>
                <w:iCs/>
                <w:sz w:val="20"/>
                <w:szCs w:val="20"/>
                <w:lang w:val="en-US"/>
              </w:rPr>
              <w:t>NEFL</w:t>
            </w:r>
            <w:r>
              <w:rPr>
                <w:sz w:val="20"/>
                <w:szCs w:val="20"/>
                <w:lang w:val="en-US"/>
              </w:rPr>
              <w:t xml:space="preserve"> 8.6%</w:t>
            </w:r>
          </w:p>
        </w:tc>
        <w:tc>
          <w:tcPr>
            <w:tcW w:w="2056" w:type="dxa"/>
          </w:tcPr>
          <w:p w14:paraId="2E3CBFDB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GDAP</w:t>
            </w:r>
            <w:r>
              <w:rPr>
                <w:sz w:val="20"/>
                <w:szCs w:val="20"/>
                <w:lang w:val="en-US"/>
              </w:rPr>
              <w:t xml:space="preserve"> 10.1%</w:t>
            </w:r>
          </w:p>
        </w:tc>
        <w:tc>
          <w:tcPr>
            <w:tcW w:w="2056" w:type="dxa"/>
          </w:tcPr>
          <w:p w14:paraId="6B9910A5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GJB1</w:t>
            </w:r>
            <w:r w:rsidRPr="000F39BE">
              <w:rPr>
                <w:sz w:val="20"/>
                <w:szCs w:val="20"/>
                <w:lang w:val="en-US"/>
              </w:rPr>
              <w:t xml:space="preserve"> 10.7%</w:t>
            </w:r>
          </w:p>
        </w:tc>
        <w:tc>
          <w:tcPr>
            <w:tcW w:w="2056" w:type="dxa"/>
          </w:tcPr>
          <w:p w14:paraId="6A206CD8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  <w:r w:rsidRPr="000F39BE">
              <w:rPr>
                <w:sz w:val="20"/>
                <w:szCs w:val="20"/>
                <w:lang w:val="en-US"/>
              </w:rPr>
              <w:t xml:space="preserve"> 14.7%</w:t>
            </w:r>
          </w:p>
        </w:tc>
        <w:tc>
          <w:tcPr>
            <w:tcW w:w="2056" w:type="dxa"/>
          </w:tcPr>
          <w:p w14:paraId="78FC91AD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HINT1</w:t>
            </w:r>
            <w:r>
              <w:rPr>
                <w:sz w:val="20"/>
                <w:szCs w:val="20"/>
                <w:lang w:val="en-US"/>
              </w:rPr>
              <w:t xml:space="preserve"> 8.3%</w:t>
            </w:r>
          </w:p>
        </w:tc>
        <w:tc>
          <w:tcPr>
            <w:tcW w:w="2056" w:type="dxa"/>
          </w:tcPr>
          <w:p w14:paraId="0C6D99AE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  <w:r>
              <w:rPr>
                <w:sz w:val="20"/>
                <w:szCs w:val="20"/>
                <w:lang w:val="en-US"/>
              </w:rPr>
              <w:t xml:space="preserve"> 6.0%</w:t>
            </w:r>
          </w:p>
        </w:tc>
      </w:tr>
      <w:tr w:rsidR="000C172A" w:rsidRPr="000F39BE" w14:paraId="2D212685" w14:textId="77777777" w:rsidTr="00014F1C">
        <w:tc>
          <w:tcPr>
            <w:tcW w:w="2055" w:type="dxa"/>
            <w:vMerge/>
          </w:tcPr>
          <w:p w14:paraId="0BF108A2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055" w:type="dxa"/>
          </w:tcPr>
          <w:p w14:paraId="38E4D4D7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921299">
              <w:rPr>
                <w:i/>
                <w:iCs/>
                <w:sz w:val="20"/>
                <w:szCs w:val="20"/>
                <w:lang w:val="en-US"/>
              </w:rPr>
              <w:t>GDAP1</w:t>
            </w:r>
            <w:r>
              <w:rPr>
                <w:sz w:val="20"/>
                <w:szCs w:val="20"/>
                <w:lang w:val="en-US"/>
              </w:rPr>
              <w:t xml:space="preserve"> 8.6%</w:t>
            </w:r>
          </w:p>
        </w:tc>
        <w:tc>
          <w:tcPr>
            <w:tcW w:w="2056" w:type="dxa"/>
          </w:tcPr>
          <w:p w14:paraId="3DC61977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 xml:space="preserve">GJB1 </w:t>
            </w:r>
            <w:r>
              <w:rPr>
                <w:sz w:val="20"/>
                <w:szCs w:val="20"/>
                <w:lang w:val="en-US"/>
              </w:rPr>
              <w:t>8.1%</w:t>
            </w:r>
          </w:p>
        </w:tc>
        <w:tc>
          <w:tcPr>
            <w:tcW w:w="2056" w:type="dxa"/>
          </w:tcPr>
          <w:p w14:paraId="73CBD081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  <w:r w:rsidRPr="000F39BE">
              <w:rPr>
                <w:sz w:val="20"/>
                <w:szCs w:val="20"/>
                <w:lang w:val="en-US"/>
              </w:rPr>
              <w:t xml:space="preserve"> 6.7%</w:t>
            </w:r>
          </w:p>
        </w:tc>
        <w:tc>
          <w:tcPr>
            <w:tcW w:w="2056" w:type="dxa"/>
          </w:tcPr>
          <w:p w14:paraId="6D0AE2BE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GJB1</w:t>
            </w:r>
            <w:r w:rsidRPr="000F39BE">
              <w:rPr>
                <w:sz w:val="20"/>
                <w:szCs w:val="20"/>
                <w:lang w:val="en-US"/>
              </w:rPr>
              <w:t xml:space="preserve"> 6.7%</w:t>
            </w:r>
          </w:p>
        </w:tc>
        <w:tc>
          <w:tcPr>
            <w:tcW w:w="2056" w:type="dxa"/>
            <w:vMerge w:val="restart"/>
          </w:tcPr>
          <w:p w14:paraId="55A972DB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  <w:r>
              <w:rPr>
                <w:sz w:val="20"/>
                <w:szCs w:val="20"/>
                <w:lang w:val="en-US"/>
              </w:rPr>
              <w:t xml:space="preserve">, </w:t>
            </w:r>
            <w:r w:rsidRPr="00473E06">
              <w:rPr>
                <w:i/>
                <w:iCs/>
                <w:sz w:val="20"/>
                <w:szCs w:val="20"/>
                <w:lang w:val="en-US"/>
              </w:rPr>
              <w:t>GJB1</w:t>
            </w:r>
            <w:r>
              <w:rPr>
                <w:sz w:val="20"/>
                <w:szCs w:val="20"/>
                <w:lang w:val="en-US"/>
              </w:rPr>
              <w:t xml:space="preserve">, </w:t>
            </w:r>
            <w:r w:rsidRPr="00473E06">
              <w:rPr>
                <w:i/>
                <w:iCs/>
                <w:sz w:val="20"/>
                <w:szCs w:val="20"/>
                <w:lang w:val="en-US"/>
              </w:rPr>
              <w:t>TRPV4</w:t>
            </w:r>
            <w:r>
              <w:rPr>
                <w:sz w:val="20"/>
                <w:szCs w:val="20"/>
                <w:lang w:val="en-US"/>
              </w:rPr>
              <w:t xml:space="preserve">, </w:t>
            </w:r>
            <w:r w:rsidRPr="00473E06">
              <w:rPr>
                <w:i/>
                <w:iCs/>
                <w:sz w:val="20"/>
                <w:szCs w:val="20"/>
                <w:lang w:val="en-US"/>
              </w:rPr>
              <w:t xml:space="preserve">NDRG1 </w:t>
            </w:r>
            <w:r>
              <w:rPr>
                <w:sz w:val="20"/>
                <w:szCs w:val="20"/>
                <w:lang w:val="en-US"/>
              </w:rPr>
              <w:t>2.8%</w:t>
            </w:r>
            <w:r w:rsidRPr="00BF24C3">
              <w:rPr>
                <w:sz w:val="20"/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2056" w:type="dxa"/>
          </w:tcPr>
          <w:p w14:paraId="60A821AF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PZ</w:t>
            </w:r>
            <w:r>
              <w:rPr>
                <w:sz w:val="20"/>
                <w:szCs w:val="20"/>
                <w:lang w:val="en-US"/>
              </w:rPr>
              <w:t xml:space="preserve"> 2.9%</w:t>
            </w:r>
          </w:p>
        </w:tc>
      </w:tr>
      <w:tr w:rsidR="000C172A" w:rsidRPr="000F39BE" w14:paraId="53965572" w14:textId="77777777" w:rsidTr="00014F1C">
        <w:tc>
          <w:tcPr>
            <w:tcW w:w="2055" w:type="dxa"/>
            <w:vMerge/>
          </w:tcPr>
          <w:p w14:paraId="6BCF7E07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055" w:type="dxa"/>
          </w:tcPr>
          <w:p w14:paraId="1222B7D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921299">
              <w:rPr>
                <w:i/>
                <w:iCs/>
                <w:sz w:val="20"/>
                <w:szCs w:val="20"/>
                <w:lang w:val="en-US"/>
              </w:rPr>
              <w:t>MPZ</w:t>
            </w:r>
            <w:r>
              <w:rPr>
                <w:i/>
                <w:iCs/>
                <w:sz w:val="20"/>
                <w:szCs w:val="20"/>
                <w:lang w:val="en-US"/>
              </w:rPr>
              <w:t xml:space="preserve"> </w:t>
            </w:r>
            <w:r>
              <w:rPr>
                <w:sz w:val="20"/>
                <w:szCs w:val="20"/>
                <w:lang w:val="en-US"/>
              </w:rPr>
              <w:t>5.7%</w:t>
            </w:r>
          </w:p>
        </w:tc>
        <w:tc>
          <w:tcPr>
            <w:tcW w:w="2056" w:type="dxa"/>
            <w:vMerge w:val="restart"/>
          </w:tcPr>
          <w:p w14:paraId="58F3C97C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  <w:r>
              <w:rPr>
                <w:sz w:val="20"/>
                <w:szCs w:val="20"/>
                <w:lang w:val="en-US"/>
              </w:rPr>
              <w:t xml:space="preserve">, </w:t>
            </w:r>
            <w:r w:rsidRPr="00473E06">
              <w:rPr>
                <w:i/>
                <w:iCs/>
                <w:sz w:val="20"/>
                <w:szCs w:val="20"/>
                <w:lang w:val="en-US"/>
              </w:rPr>
              <w:t>MPZ</w:t>
            </w:r>
            <w:r>
              <w:rPr>
                <w:sz w:val="20"/>
                <w:szCs w:val="20"/>
                <w:lang w:val="en-US"/>
              </w:rPr>
              <w:t xml:space="preserve">, </w:t>
            </w:r>
            <w:r w:rsidRPr="00473E06">
              <w:rPr>
                <w:i/>
                <w:iCs/>
                <w:sz w:val="20"/>
                <w:szCs w:val="20"/>
                <w:lang w:val="en-US"/>
              </w:rPr>
              <w:t>HK1</w:t>
            </w:r>
            <w:r>
              <w:rPr>
                <w:sz w:val="20"/>
                <w:szCs w:val="20"/>
                <w:lang w:val="en-US"/>
              </w:rPr>
              <w:t xml:space="preserve">, </w:t>
            </w:r>
            <w:r w:rsidRPr="00473E06">
              <w:rPr>
                <w:i/>
                <w:iCs/>
                <w:sz w:val="20"/>
                <w:szCs w:val="20"/>
                <w:lang w:val="en-US"/>
              </w:rPr>
              <w:t>BICD2</w:t>
            </w:r>
            <w:r>
              <w:rPr>
                <w:sz w:val="20"/>
                <w:szCs w:val="20"/>
                <w:lang w:val="en-US"/>
              </w:rPr>
              <w:t xml:space="preserve"> 3%</w:t>
            </w:r>
            <w:r w:rsidRPr="00BF24C3">
              <w:rPr>
                <w:sz w:val="20"/>
                <w:szCs w:val="20"/>
                <w:vertAlign w:val="superscript"/>
                <w:lang w:val="en-US"/>
              </w:rPr>
              <w:t>c</w:t>
            </w:r>
          </w:p>
        </w:tc>
        <w:tc>
          <w:tcPr>
            <w:tcW w:w="2056" w:type="dxa"/>
          </w:tcPr>
          <w:p w14:paraId="1B858918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PZ</w:t>
            </w:r>
            <w:r w:rsidRPr="000F39BE">
              <w:rPr>
                <w:sz w:val="20"/>
                <w:szCs w:val="20"/>
                <w:lang w:val="en-US"/>
              </w:rPr>
              <w:t xml:space="preserve"> 4.5%</w:t>
            </w:r>
          </w:p>
        </w:tc>
        <w:tc>
          <w:tcPr>
            <w:tcW w:w="2056" w:type="dxa"/>
          </w:tcPr>
          <w:p w14:paraId="6CE9188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 xml:space="preserve">HK1 </w:t>
            </w:r>
            <w:r w:rsidRPr="000F39BE">
              <w:rPr>
                <w:sz w:val="20"/>
                <w:szCs w:val="20"/>
                <w:lang w:val="en-US"/>
              </w:rPr>
              <w:t>4.0%</w:t>
            </w:r>
          </w:p>
        </w:tc>
        <w:tc>
          <w:tcPr>
            <w:tcW w:w="2056" w:type="dxa"/>
            <w:vMerge/>
          </w:tcPr>
          <w:p w14:paraId="455F3029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056" w:type="dxa"/>
          </w:tcPr>
          <w:p w14:paraId="6FC7806A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SH3TC2</w:t>
            </w:r>
            <w:r>
              <w:rPr>
                <w:sz w:val="20"/>
                <w:szCs w:val="20"/>
                <w:lang w:val="en-US"/>
              </w:rPr>
              <w:t xml:space="preserve"> 2.5%</w:t>
            </w:r>
          </w:p>
        </w:tc>
      </w:tr>
      <w:tr w:rsidR="000C172A" w:rsidRPr="000F39BE" w14:paraId="6C973DE8" w14:textId="77777777" w:rsidTr="00014F1C">
        <w:tc>
          <w:tcPr>
            <w:tcW w:w="2055" w:type="dxa"/>
            <w:vMerge/>
          </w:tcPr>
          <w:p w14:paraId="4958E8AE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055" w:type="dxa"/>
          </w:tcPr>
          <w:p w14:paraId="72E3351F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i/>
                <w:iCs/>
                <w:sz w:val="20"/>
                <w:szCs w:val="20"/>
                <w:lang w:val="en-US"/>
              </w:rPr>
              <w:t>PMP22</w:t>
            </w:r>
            <w:r>
              <w:rPr>
                <w:sz w:val="20"/>
                <w:szCs w:val="20"/>
                <w:lang w:val="en-US"/>
              </w:rPr>
              <w:t xml:space="preserve"> 5.7%</w:t>
            </w:r>
          </w:p>
        </w:tc>
        <w:tc>
          <w:tcPr>
            <w:tcW w:w="2056" w:type="dxa"/>
            <w:vMerge/>
          </w:tcPr>
          <w:p w14:paraId="1179E545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056" w:type="dxa"/>
          </w:tcPr>
          <w:p w14:paraId="0C5D370D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NEFL</w:t>
            </w:r>
            <w:r w:rsidRPr="000F39BE">
              <w:rPr>
                <w:sz w:val="20"/>
                <w:szCs w:val="20"/>
                <w:lang w:val="en-US"/>
              </w:rPr>
              <w:t xml:space="preserve"> 3.3%</w:t>
            </w:r>
          </w:p>
        </w:tc>
        <w:tc>
          <w:tcPr>
            <w:tcW w:w="2056" w:type="dxa"/>
          </w:tcPr>
          <w:p w14:paraId="6F159CED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PZ</w:t>
            </w:r>
            <w:r w:rsidRPr="000F39BE">
              <w:rPr>
                <w:sz w:val="20"/>
                <w:szCs w:val="20"/>
                <w:lang w:val="en-US"/>
              </w:rPr>
              <w:t xml:space="preserve">, </w:t>
            </w:r>
            <w:r w:rsidRPr="00473E06">
              <w:rPr>
                <w:i/>
                <w:iCs/>
                <w:sz w:val="20"/>
                <w:szCs w:val="20"/>
                <w:lang w:val="en-US"/>
              </w:rPr>
              <w:t>GDAP1</w:t>
            </w:r>
            <w:r w:rsidRPr="000F39BE">
              <w:rPr>
                <w:sz w:val="20"/>
                <w:szCs w:val="20"/>
                <w:lang w:val="en-US"/>
              </w:rPr>
              <w:t xml:space="preserve"> 2.7%</w:t>
            </w:r>
            <w:r w:rsidRPr="00BF24C3">
              <w:rPr>
                <w:sz w:val="20"/>
                <w:szCs w:val="20"/>
                <w:vertAlign w:val="superscript"/>
                <w:lang w:val="en-US"/>
              </w:rPr>
              <w:t xml:space="preserve"> c</w:t>
            </w:r>
          </w:p>
        </w:tc>
        <w:tc>
          <w:tcPr>
            <w:tcW w:w="2056" w:type="dxa"/>
            <w:vMerge/>
          </w:tcPr>
          <w:p w14:paraId="2B321A93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056" w:type="dxa"/>
          </w:tcPr>
          <w:p w14:paraId="3C32313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>
              <w:rPr>
                <w:sz w:val="20"/>
                <w:szCs w:val="20"/>
                <w:lang w:val="en-US"/>
              </w:rPr>
              <w:t xml:space="preserve"> 1.7%</w:t>
            </w:r>
          </w:p>
        </w:tc>
      </w:tr>
      <w:tr w:rsidR="000C172A" w:rsidRPr="000F39BE" w14:paraId="7EF50FD4" w14:textId="77777777" w:rsidTr="00014F1C">
        <w:tc>
          <w:tcPr>
            <w:tcW w:w="14390" w:type="dxa"/>
            <w:gridSpan w:val="7"/>
            <w:shd w:val="clear" w:color="auto" w:fill="E7E6E6" w:themeFill="background2"/>
          </w:tcPr>
          <w:p w14:paraId="012EE432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Most common causative genes according to electrophysiologic subtype</w:t>
            </w:r>
          </w:p>
        </w:tc>
      </w:tr>
      <w:tr w:rsidR="000C172A" w:rsidRPr="000F39BE" w14:paraId="50BF5CDB" w14:textId="77777777" w:rsidTr="00014F1C">
        <w:tc>
          <w:tcPr>
            <w:tcW w:w="2055" w:type="dxa"/>
          </w:tcPr>
          <w:p w14:paraId="1A6D24AA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Demyelinating</w:t>
            </w:r>
          </w:p>
        </w:tc>
        <w:tc>
          <w:tcPr>
            <w:tcW w:w="2055" w:type="dxa"/>
          </w:tcPr>
          <w:p w14:paraId="68245B4E" w14:textId="77777777" w:rsidR="000C172A" w:rsidRPr="00473E06" w:rsidRDefault="000C172A" w:rsidP="00014F1C">
            <w:pPr>
              <w:rPr>
                <w:i/>
                <w:iCs/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NEFL</w:t>
            </w:r>
          </w:p>
        </w:tc>
        <w:tc>
          <w:tcPr>
            <w:tcW w:w="2056" w:type="dxa"/>
          </w:tcPr>
          <w:p w14:paraId="55CFBF76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 xml:space="preserve">PMP22 </w:t>
            </w:r>
            <w:r>
              <w:rPr>
                <w:sz w:val="20"/>
                <w:szCs w:val="20"/>
                <w:lang w:val="en-US"/>
              </w:rPr>
              <w:t>dup</w:t>
            </w:r>
          </w:p>
        </w:tc>
        <w:tc>
          <w:tcPr>
            <w:tcW w:w="2056" w:type="dxa"/>
          </w:tcPr>
          <w:p w14:paraId="1DF102F0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 w:rsidRPr="000F39BE">
              <w:rPr>
                <w:sz w:val="20"/>
                <w:szCs w:val="20"/>
                <w:lang w:val="en-US"/>
              </w:rPr>
              <w:t xml:space="preserve"> dup</w:t>
            </w:r>
          </w:p>
        </w:tc>
        <w:tc>
          <w:tcPr>
            <w:tcW w:w="2056" w:type="dxa"/>
          </w:tcPr>
          <w:p w14:paraId="420A6856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 w:rsidRPr="000F39BE">
              <w:rPr>
                <w:sz w:val="20"/>
                <w:szCs w:val="20"/>
                <w:lang w:val="en-US"/>
              </w:rPr>
              <w:t xml:space="preserve"> dup</w:t>
            </w:r>
          </w:p>
        </w:tc>
        <w:tc>
          <w:tcPr>
            <w:tcW w:w="2056" w:type="dxa"/>
          </w:tcPr>
          <w:p w14:paraId="24517918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>
              <w:rPr>
                <w:sz w:val="20"/>
                <w:szCs w:val="20"/>
                <w:lang w:val="en-US"/>
              </w:rPr>
              <w:t xml:space="preserve"> dup</w:t>
            </w:r>
          </w:p>
        </w:tc>
        <w:tc>
          <w:tcPr>
            <w:tcW w:w="2056" w:type="dxa"/>
          </w:tcPr>
          <w:p w14:paraId="649F5CFE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 w:rsidRPr="000F39BE">
              <w:rPr>
                <w:sz w:val="20"/>
                <w:szCs w:val="20"/>
                <w:lang w:val="en-US"/>
              </w:rPr>
              <w:t xml:space="preserve"> dup</w:t>
            </w:r>
          </w:p>
        </w:tc>
      </w:tr>
      <w:tr w:rsidR="000C172A" w:rsidRPr="000F39BE" w14:paraId="2AC90E57" w14:textId="77777777" w:rsidTr="00014F1C">
        <w:tc>
          <w:tcPr>
            <w:tcW w:w="2055" w:type="dxa"/>
          </w:tcPr>
          <w:p w14:paraId="585A1C91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Axonal</w:t>
            </w:r>
          </w:p>
        </w:tc>
        <w:tc>
          <w:tcPr>
            <w:tcW w:w="2055" w:type="dxa"/>
          </w:tcPr>
          <w:p w14:paraId="1406CCCE" w14:textId="77777777" w:rsidR="000C172A" w:rsidRPr="00473E06" w:rsidRDefault="000C172A" w:rsidP="00014F1C">
            <w:pPr>
              <w:rPr>
                <w:i/>
                <w:iCs/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</w:p>
        </w:tc>
        <w:tc>
          <w:tcPr>
            <w:tcW w:w="2056" w:type="dxa"/>
          </w:tcPr>
          <w:p w14:paraId="63EBC46A" w14:textId="77777777" w:rsidR="000C172A" w:rsidRPr="00473E06" w:rsidRDefault="000C172A" w:rsidP="00014F1C">
            <w:pPr>
              <w:rPr>
                <w:i/>
                <w:iCs/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GDAP1</w:t>
            </w:r>
          </w:p>
        </w:tc>
        <w:tc>
          <w:tcPr>
            <w:tcW w:w="2056" w:type="dxa"/>
          </w:tcPr>
          <w:p w14:paraId="66DAFE95" w14:textId="77777777" w:rsidR="000C172A" w:rsidRPr="00473E06" w:rsidRDefault="000C172A" w:rsidP="00014F1C">
            <w:pPr>
              <w:rPr>
                <w:i/>
                <w:iCs/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</w:p>
        </w:tc>
        <w:tc>
          <w:tcPr>
            <w:tcW w:w="2056" w:type="dxa"/>
          </w:tcPr>
          <w:p w14:paraId="7A657F6E" w14:textId="77777777" w:rsidR="000C172A" w:rsidRPr="00473E06" w:rsidRDefault="000C172A" w:rsidP="00014F1C">
            <w:pPr>
              <w:rPr>
                <w:i/>
                <w:iCs/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</w:p>
        </w:tc>
        <w:tc>
          <w:tcPr>
            <w:tcW w:w="2056" w:type="dxa"/>
          </w:tcPr>
          <w:p w14:paraId="22D68EFB" w14:textId="77777777" w:rsidR="000C172A" w:rsidRPr="00473E06" w:rsidRDefault="000C172A" w:rsidP="00014F1C">
            <w:pPr>
              <w:rPr>
                <w:i/>
                <w:iCs/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HINT1</w:t>
            </w:r>
          </w:p>
        </w:tc>
        <w:tc>
          <w:tcPr>
            <w:tcW w:w="2056" w:type="dxa"/>
          </w:tcPr>
          <w:p w14:paraId="1C37FBF1" w14:textId="77777777" w:rsidR="000C172A" w:rsidRPr="00473E06" w:rsidRDefault="000C172A" w:rsidP="00014F1C">
            <w:pPr>
              <w:rPr>
                <w:i/>
                <w:iCs/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</w:p>
        </w:tc>
      </w:tr>
      <w:tr w:rsidR="000C172A" w:rsidRPr="000F39BE" w14:paraId="416CBE7D" w14:textId="77777777" w:rsidTr="00014F1C">
        <w:tc>
          <w:tcPr>
            <w:tcW w:w="14390" w:type="dxa"/>
            <w:gridSpan w:val="7"/>
            <w:shd w:val="clear" w:color="auto" w:fill="E7E6E6" w:themeFill="background2"/>
          </w:tcPr>
          <w:p w14:paraId="7E37E583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Most common causative genes according to age of onset</w:t>
            </w:r>
          </w:p>
        </w:tc>
      </w:tr>
      <w:tr w:rsidR="000C172A" w:rsidRPr="000F39BE" w14:paraId="78925AF4" w14:textId="77777777" w:rsidTr="00014F1C">
        <w:tc>
          <w:tcPr>
            <w:tcW w:w="2055" w:type="dxa"/>
          </w:tcPr>
          <w:p w14:paraId="03D48A78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Infantile</w:t>
            </w:r>
            <w:r>
              <w:rPr>
                <w:sz w:val="20"/>
                <w:szCs w:val="20"/>
                <w:lang w:val="en-US"/>
              </w:rPr>
              <w:t xml:space="preserve"> (</w:t>
            </w:r>
            <w:r w:rsidRPr="00EC7B17">
              <w:rPr>
                <w:rFonts w:cstheme="minorHAnsi"/>
              </w:rPr>
              <w:t>≤</w:t>
            </w:r>
            <w:r>
              <w:rPr>
                <w:sz w:val="20"/>
                <w:szCs w:val="20"/>
                <w:lang w:val="en-US"/>
              </w:rPr>
              <w:t>2Y)</w:t>
            </w:r>
          </w:p>
        </w:tc>
        <w:tc>
          <w:tcPr>
            <w:tcW w:w="2055" w:type="dxa"/>
          </w:tcPr>
          <w:p w14:paraId="0BD0D4E5" w14:textId="77777777" w:rsidR="000C172A" w:rsidRPr="00473E06" w:rsidRDefault="000C172A" w:rsidP="00014F1C">
            <w:pPr>
              <w:rPr>
                <w:i/>
                <w:iCs/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  <w:r w:rsidRPr="007238F4">
              <w:rPr>
                <w:sz w:val="20"/>
                <w:szCs w:val="20"/>
                <w:lang w:val="en-US"/>
              </w:rPr>
              <w:t xml:space="preserve">, </w:t>
            </w:r>
            <w:r>
              <w:rPr>
                <w:i/>
                <w:iCs/>
                <w:sz w:val="20"/>
                <w:szCs w:val="20"/>
                <w:lang w:val="en-US"/>
              </w:rPr>
              <w:t>NEFL</w:t>
            </w:r>
          </w:p>
        </w:tc>
        <w:tc>
          <w:tcPr>
            <w:tcW w:w="2056" w:type="dxa"/>
          </w:tcPr>
          <w:p w14:paraId="65840A9D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2056" w:type="dxa"/>
          </w:tcPr>
          <w:p w14:paraId="1598166F" w14:textId="77777777" w:rsidR="000C172A" w:rsidRPr="00473E06" w:rsidRDefault="000C172A" w:rsidP="00014F1C">
            <w:pPr>
              <w:rPr>
                <w:i/>
                <w:iCs/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</w:p>
        </w:tc>
        <w:tc>
          <w:tcPr>
            <w:tcW w:w="2056" w:type="dxa"/>
          </w:tcPr>
          <w:p w14:paraId="06A15B4C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2056" w:type="dxa"/>
          </w:tcPr>
          <w:p w14:paraId="77382435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2056" w:type="dxa"/>
          </w:tcPr>
          <w:p w14:paraId="3FD20EE6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</w:tc>
      </w:tr>
      <w:tr w:rsidR="000C172A" w:rsidRPr="000F39BE" w14:paraId="2A3DE060" w14:textId="77777777" w:rsidTr="00014F1C">
        <w:tc>
          <w:tcPr>
            <w:tcW w:w="2055" w:type="dxa"/>
          </w:tcPr>
          <w:p w14:paraId="21B834D5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0F39BE">
              <w:rPr>
                <w:sz w:val="20"/>
                <w:szCs w:val="20"/>
                <w:lang w:val="en-US"/>
              </w:rPr>
              <w:t>Childhood</w:t>
            </w:r>
            <w:r>
              <w:rPr>
                <w:sz w:val="20"/>
                <w:szCs w:val="20"/>
                <w:lang w:val="en-US"/>
              </w:rPr>
              <w:t xml:space="preserve"> (3-19Y)</w:t>
            </w:r>
          </w:p>
        </w:tc>
        <w:tc>
          <w:tcPr>
            <w:tcW w:w="2055" w:type="dxa"/>
          </w:tcPr>
          <w:p w14:paraId="32CFA253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MFN2</w:t>
            </w:r>
            <w:r w:rsidRPr="000F39BE">
              <w:rPr>
                <w:sz w:val="20"/>
                <w:szCs w:val="20"/>
                <w:lang w:val="en-US"/>
              </w:rPr>
              <w:t xml:space="preserve">, </w:t>
            </w:r>
            <w:r w:rsidRPr="00473E06">
              <w:rPr>
                <w:i/>
                <w:iCs/>
                <w:sz w:val="20"/>
                <w:szCs w:val="20"/>
                <w:lang w:val="en-US"/>
              </w:rPr>
              <w:t>GDAP1</w:t>
            </w:r>
          </w:p>
        </w:tc>
        <w:tc>
          <w:tcPr>
            <w:tcW w:w="2056" w:type="dxa"/>
          </w:tcPr>
          <w:p w14:paraId="629326E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2056" w:type="dxa"/>
          </w:tcPr>
          <w:p w14:paraId="4248B3E7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 w:rsidRPr="00473E06">
              <w:rPr>
                <w:i/>
                <w:iCs/>
                <w:sz w:val="20"/>
                <w:szCs w:val="20"/>
                <w:lang w:val="en-US"/>
              </w:rPr>
              <w:t>PMP22</w:t>
            </w:r>
            <w:r w:rsidRPr="000F39BE">
              <w:rPr>
                <w:sz w:val="20"/>
                <w:szCs w:val="20"/>
                <w:lang w:val="en-US"/>
              </w:rPr>
              <w:t xml:space="preserve"> dup</w:t>
            </w:r>
          </w:p>
        </w:tc>
        <w:tc>
          <w:tcPr>
            <w:tcW w:w="2056" w:type="dxa"/>
          </w:tcPr>
          <w:p w14:paraId="7A2A7709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2056" w:type="dxa"/>
          </w:tcPr>
          <w:p w14:paraId="4A259778" w14:textId="77777777" w:rsidR="000C172A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</w:tc>
        <w:tc>
          <w:tcPr>
            <w:tcW w:w="2056" w:type="dxa"/>
          </w:tcPr>
          <w:p w14:paraId="1F30B288" w14:textId="77777777" w:rsidR="000C172A" w:rsidRPr="000F39BE" w:rsidRDefault="000C172A" w:rsidP="00014F1C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/A</w:t>
            </w:r>
          </w:p>
        </w:tc>
      </w:tr>
    </w:tbl>
    <w:p w14:paraId="22D59BF8" w14:textId="77777777" w:rsidR="000C172A" w:rsidRPr="000F39BE" w:rsidRDefault="000C172A" w:rsidP="000C172A">
      <w:pPr>
        <w:rPr>
          <w:sz w:val="20"/>
          <w:szCs w:val="20"/>
          <w:lang w:val="en-US"/>
        </w:rPr>
      </w:pPr>
      <w:r w:rsidRPr="000F39BE">
        <w:rPr>
          <w:sz w:val="20"/>
          <w:szCs w:val="20"/>
          <w:lang w:val="en-US"/>
        </w:rPr>
        <w:t xml:space="preserve">Abbreviations: ES: exome sequencing; GP: gene panel; </w:t>
      </w:r>
      <w:r>
        <w:rPr>
          <w:sz w:val="20"/>
          <w:szCs w:val="20"/>
          <w:lang w:val="en-US"/>
        </w:rPr>
        <w:t>Y: year(s).</w:t>
      </w:r>
    </w:p>
    <w:p w14:paraId="77CD2B71" w14:textId="77777777" w:rsidR="000C172A" w:rsidRDefault="000C172A" w:rsidP="000C172A">
      <w:pPr>
        <w:rPr>
          <w:rFonts w:cstheme="minorHAnsi"/>
          <w:sz w:val="20"/>
          <w:szCs w:val="20"/>
          <w:lang w:val="en-US"/>
        </w:rPr>
      </w:pPr>
      <w:r w:rsidRPr="000F39BE">
        <w:rPr>
          <w:sz w:val="20"/>
          <w:szCs w:val="20"/>
          <w:vertAlign w:val="superscript"/>
          <w:lang w:val="en-US"/>
        </w:rPr>
        <w:t xml:space="preserve">a </w:t>
      </w:r>
      <w:r w:rsidRPr="000F39BE">
        <w:rPr>
          <w:sz w:val="20"/>
          <w:szCs w:val="20"/>
          <w:lang w:val="en-US"/>
        </w:rPr>
        <w:t xml:space="preserve">This study was conducted in patients with age of onset 1-72 years. The data presents </w:t>
      </w:r>
      <w:r w:rsidRPr="000F39BE">
        <w:rPr>
          <w:rFonts w:cstheme="minorHAnsi"/>
          <w:color w:val="000000" w:themeColor="text1"/>
          <w:sz w:val="20"/>
          <w:szCs w:val="20"/>
          <w:u w:color="151617"/>
          <w:lang w:val="en-US"/>
        </w:rPr>
        <w:t>only the c</w:t>
      </w:r>
      <w:r w:rsidRPr="000F39BE">
        <w:rPr>
          <w:rFonts w:cstheme="minorHAnsi"/>
          <w:color w:val="000000" w:themeColor="text1"/>
          <w:sz w:val="20"/>
          <w:szCs w:val="20"/>
          <w:u w:color="151617"/>
        </w:rPr>
        <w:t>ombination of infancy (0-2 years) and Childhood/Adolescent (3-19 years)</w:t>
      </w:r>
      <w:r w:rsidRPr="000F39BE">
        <w:rPr>
          <w:rFonts w:cstheme="minorHAnsi"/>
          <w:color w:val="000000" w:themeColor="text1"/>
          <w:sz w:val="20"/>
          <w:szCs w:val="20"/>
          <w:u w:color="151617"/>
          <w:lang w:val="en-US"/>
        </w:rPr>
        <w:t xml:space="preserve"> onset groups.</w:t>
      </w:r>
      <w:r>
        <w:rPr>
          <w:rFonts w:cstheme="minorHAnsi"/>
          <w:color w:val="000000" w:themeColor="text1"/>
          <w:sz w:val="20"/>
          <w:szCs w:val="20"/>
          <w:u w:color="151617"/>
          <w:lang w:val="en-US"/>
        </w:rPr>
        <w:br/>
      </w:r>
      <w:r w:rsidRPr="00B54A75">
        <w:rPr>
          <w:rFonts w:cstheme="minorHAnsi"/>
          <w:sz w:val="20"/>
          <w:szCs w:val="20"/>
          <w:vertAlign w:val="superscript"/>
          <w:lang w:val="en-US"/>
        </w:rPr>
        <w:t>b</w:t>
      </w:r>
      <w:r w:rsidRPr="00B54A75">
        <w:rPr>
          <w:sz w:val="20"/>
          <w:szCs w:val="20"/>
          <w:vertAlign w:val="superscript"/>
        </w:rPr>
        <w:t xml:space="preserve"> </w:t>
      </w:r>
      <w:r w:rsidRPr="00B54A75">
        <w:rPr>
          <w:rFonts w:cstheme="minorHAnsi"/>
          <w:sz w:val="20"/>
          <w:szCs w:val="20"/>
          <w:lang w:val="en-US"/>
        </w:rPr>
        <w:t>This study enrolled patients across 8 sites in 4 countries: Australia, the United States (Iowa City, Michigan, Pennsylvania, Florida, New York), Italy, and England</w:t>
      </w:r>
      <w:r>
        <w:rPr>
          <w:rFonts w:cstheme="minorHAnsi"/>
          <w:sz w:val="20"/>
          <w:szCs w:val="20"/>
          <w:lang w:val="en-US"/>
        </w:rPr>
        <w:t>.</w:t>
      </w:r>
    </w:p>
    <w:p w14:paraId="150890A7" w14:textId="77777777" w:rsidR="000C172A" w:rsidRDefault="000C172A" w:rsidP="000C172A">
      <w:pPr>
        <w:rPr>
          <w:sz w:val="20"/>
          <w:szCs w:val="20"/>
          <w:lang w:val="en-US"/>
        </w:rPr>
      </w:pPr>
      <w:r w:rsidRPr="00BF24C3">
        <w:rPr>
          <w:sz w:val="20"/>
          <w:szCs w:val="20"/>
          <w:vertAlign w:val="superscript"/>
          <w:lang w:val="en-US"/>
        </w:rPr>
        <w:t>c</w:t>
      </w:r>
      <w:r>
        <w:rPr>
          <w:sz w:val="20"/>
          <w:szCs w:val="20"/>
          <w:vertAlign w:val="superscript"/>
          <w:lang w:val="en-US"/>
        </w:rPr>
        <w:t xml:space="preserve"> </w:t>
      </w:r>
      <w:r w:rsidRPr="00BF24C3">
        <w:rPr>
          <w:sz w:val="20"/>
          <w:szCs w:val="20"/>
          <w:lang w:val="en-US"/>
        </w:rPr>
        <w:t xml:space="preserve">Present </w:t>
      </w:r>
      <w:r>
        <w:rPr>
          <w:sz w:val="20"/>
          <w:szCs w:val="20"/>
          <w:lang w:val="en-US"/>
        </w:rPr>
        <w:t>percent per each gene.</w:t>
      </w:r>
    </w:p>
    <w:p w14:paraId="04A2213A" w14:textId="77777777" w:rsidR="000C172A" w:rsidRDefault="000C172A" w:rsidP="000C172A">
      <w:pPr>
        <w:rPr>
          <w:sz w:val="20"/>
          <w:szCs w:val="20"/>
          <w:lang w:val="en-US"/>
        </w:rPr>
      </w:pPr>
    </w:p>
    <w:p w14:paraId="5AE15748" w14:textId="77777777" w:rsidR="000C172A" w:rsidRDefault="000C172A" w:rsidP="000C172A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References:</w:t>
      </w:r>
    </w:p>
    <w:p w14:paraId="11DE3B41" w14:textId="77777777" w:rsidR="000C172A" w:rsidRPr="00E31E35" w:rsidRDefault="000C172A" w:rsidP="000C172A">
      <w:pPr>
        <w:pStyle w:val="EndNoteBibliography"/>
        <w:rPr>
          <w:noProof/>
          <w:sz w:val="20"/>
          <w:szCs w:val="20"/>
        </w:rPr>
      </w:pPr>
      <w:r w:rsidRPr="00E31E35">
        <w:rPr>
          <w:sz w:val="20"/>
          <w:szCs w:val="20"/>
        </w:rPr>
        <w:fldChar w:fldCharType="begin"/>
      </w:r>
      <w:r w:rsidRPr="00E31E35">
        <w:rPr>
          <w:sz w:val="20"/>
          <w:szCs w:val="20"/>
        </w:rPr>
        <w:instrText xml:space="preserve"> ADDIN EN.REFLIST </w:instrText>
      </w:r>
      <w:r w:rsidRPr="00E31E35">
        <w:rPr>
          <w:sz w:val="20"/>
          <w:szCs w:val="20"/>
        </w:rPr>
        <w:fldChar w:fldCharType="separate"/>
      </w:r>
      <w:r w:rsidRPr="00E31E35">
        <w:rPr>
          <w:noProof/>
          <w:sz w:val="20"/>
          <w:szCs w:val="20"/>
        </w:rPr>
        <w:t>1.</w:t>
      </w:r>
      <w:r w:rsidRPr="00E31E35">
        <w:rPr>
          <w:noProof/>
          <w:sz w:val="20"/>
          <w:szCs w:val="20"/>
        </w:rPr>
        <w:tab/>
        <w:t>Argente-Escrig H, Frasquet M, Vázquez-Costa JF, Millet-Sancho E, Pitarch I, Tomás-Vila M, et al. Pediatric inherited peripheral neuropathy: a prospective study at a Spanish referral center. Ann Clin Transl Neurol. 2021;8(9):1809-16.</w:t>
      </w:r>
    </w:p>
    <w:p w14:paraId="1593D4C7" w14:textId="77777777" w:rsidR="000C172A" w:rsidRPr="00E31E35" w:rsidRDefault="000C172A" w:rsidP="000C172A">
      <w:pPr>
        <w:pStyle w:val="EndNoteBibliography"/>
        <w:rPr>
          <w:noProof/>
          <w:sz w:val="20"/>
          <w:szCs w:val="20"/>
        </w:rPr>
      </w:pPr>
      <w:r w:rsidRPr="00E31E35">
        <w:rPr>
          <w:noProof/>
          <w:sz w:val="20"/>
          <w:szCs w:val="20"/>
        </w:rPr>
        <w:t>2.</w:t>
      </w:r>
      <w:r w:rsidRPr="00E31E35">
        <w:rPr>
          <w:noProof/>
          <w:sz w:val="20"/>
          <w:szCs w:val="20"/>
        </w:rPr>
        <w:tab/>
        <w:t>Hsu YH, Lin K-P, Guo YC, Tsai YS, Liao Y-C, Lee Y-C. Mutation spectrum of Charcot‐Marie‐Tooth disease among the Han Chinese in Taiwan. Annals of Clinical and Translational Neurology. 2019;6.</w:t>
      </w:r>
    </w:p>
    <w:p w14:paraId="6356978E" w14:textId="77777777" w:rsidR="000C172A" w:rsidRPr="00E31E35" w:rsidRDefault="000C172A" w:rsidP="000C172A">
      <w:pPr>
        <w:pStyle w:val="EndNoteBibliography"/>
        <w:rPr>
          <w:noProof/>
          <w:sz w:val="20"/>
          <w:szCs w:val="20"/>
        </w:rPr>
      </w:pPr>
      <w:r w:rsidRPr="00E31E35">
        <w:rPr>
          <w:noProof/>
          <w:sz w:val="20"/>
          <w:szCs w:val="20"/>
        </w:rPr>
        <w:t>3.</w:t>
      </w:r>
      <w:r w:rsidRPr="00E31E35">
        <w:rPr>
          <w:noProof/>
          <w:sz w:val="20"/>
          <w:szCs w:val="20"/>
        </w:rPr>
        <w:tab/>
        <w:t>Hoebeke C, Bonello-Palot N, Audic F, Boulay C, Tufod D, Attarian S, et al. Retrospective study of 75 children with peripheral inherited neuropathy: Genotype–phenotype correlations. Archives de Pédiatrie. 2018;25(8):452-8.</w:t>
      </w:r>
    </w:p>
    <w:p w14:paraId="0C010472" w14:textId="77777777" w:rsidR="000C172A" w:rsidRPr="00E31E35" w:rsidRDefault="000C172A" w:rsidP="000C172A">
      <w:pPr>
        <w:pStyle w:val="EndNoteBibliography"/>
        <w:rPr>
          <w:noProof/>
          <w:sz w:val="20"/>
          <w:szCs w:val="20"/>
        </w:rPr>
      </w:pPr>
      <w:r w:rsidRPr="00E31E35">
        <w:rPr>
          <w:noProof/>
          <w:sz w:val="20"/>
          <w:szCs w:val="20"/>
        </w:rPr>
        <w:t>4.</w:t>
      </w:r>
      <w:r w:rsidRPr="00E31E35">
        <w:rPr>
          <w:noProof/>
          <w:sz w:val="20"/>
          <w:szCs w:val="20"/>
        </w:rPr>
        <w:tab/>
        <w:t>Fernández-Ramos JA, López-Laso E Fau - Camino-León R, Camino-León R Fau - Gascón-Jiménez FJ, Gascón-Jiménez Fj Fau - Jiménez-González MD, Jiménez-González MD. Experience in molecular diagnostic in hereditary neuropathies in a pediatric tertiary hospital. Rev Neurol. 2015.</w:t>
      </w:r>
    </w:p>
    <w:p w14:paraId="1E14456F" w14:textId="77777777" w:rsidR="000C172A" w:rsidRPr="00E31E35" w:rsidRDefault="000C172A" w:rsidP="000C172A">
      <w:pPr>
        <w:pStyle w:val="EndNoteBibliography"/>
        <w:rPr>
          <w:noProof/>
          <w:sz w:val="20"/>
          <w:szCs w:val="20"/>
        </w:rPr>
      </w:pPr>
      <w:r w:rsidRPr="00E31E35">
        <w:rPr>
          <w:noProof/>
          <w:sz w:val="20"/>
          <w:szCs w:val="20"/>
        </w:rPr>
        <w:t>5.</w:t>
      </w:r>
      <w:r w:rsidRPr="00E31E35">
        <w:rPr>
          <w:noProof/>
          <w:sz w:val="20"/>
          <w:szCs w:val="20"/>
        </w:rPr>
        <w:tab/>
        <w:t>Cornett KMD, Menezes MP, Bray P, Halaki M, Shy RR, Yum SW, et al. Phenotypic Variability of Childhood Charcot-Marie-Tooth Disease. JAMA Neurology. 2016;73(6):645-51.</w:t>
      </w:r>
    </w:p>
    <w:p w14:paraId="4E0DD46A" w14:textId="4B97C070" w:rsidR="000C172A" w:rsidRPr="00BD6806" w:rsidRDefault="000C172A">
      <w:pPr>
        <w:rPr>
          <w:lang w:val="en-US"/>
        </w:rPr>
      </w:pPr>
      <w:r w:rsidRPr="00E31E35">
        <w:rPr>
          <w:sz w:val="20"/>
          <w:szCs w:val="20"/>
          <w:lang w:val="en-US"/>
        </w:rPr>
        <w:fldChar w:fldCharType="end"/>
      </w:r>
    </w:p>
    <w:sectPr w:rsidR="000C172A" w:rsidRPr="00BD6806" w:rsidSect="00613AAB">
      <w:pgSz w:w="15840" w:h="12240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S44A44B">
    <w:altName w:val="Cambria"/>
    <w:panose1 w:val="020B0604020202020204"/>
    <w:charset w:val="00"/>
    <w:family w:val="roman"/>
    <w:notTrueType/>
    <w:pitch w:val="default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Browallia New">
    <w:panose1 w:val="020B06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D101A"/>
    <w:rsid w:val="00005834"/>
    <w:rsid w:val="00022838"/>
    <w:rsid w:val="00031336"/>
    <w:rsid w:val="00047326"/>
    <w:rsid w:val="00050DB9"/>
    <w:rsid w:val="00052B06"/>
    <w:rsid w:val="00073EC6"/>
    <w:rsid w:val="00081DED"/>
    <w:rsid w:val="000A13BF"/>
    <w:rsid w:val="000B1292"/>
    <w:rsid w:val="000C172A"/>
    <w:rsid w:val="000F2514"/>
    <w:rsid w:val="001041B7"/>
    <w:rsid w:val="00106D9F"/>
    <w:rsid w:val="001857B4"/>
    <w:rsid w:val="001B0EB3"/>
    <w:rsid w:val="001D101A"/>
    <w:rsid w:val="001F3C44"/>
    <w:rsid w:val="0020650D"/>
    <w:rsid w:val="00224B19"/>
    <w:rsid w:val="00251C69"/>
    <w:rsid w:val="00295B80"/>
    <w:rsid w:val="002D5DAF"/>
    <w:rsid w:val="002F174B"/>
    <w:rsid w:val="00314F6E"/>
    <w:rsid w:val="00377548"/>
    <w:rsid w:val="004147D9"/>
    <w:rsid w:val="004266F1"/>
    <w:rsid w:val="00477B2D"/>
    <w:rsid w:val="00477E30"/>
    <w:rsid w:val="0049353D"/>
    <w:rsid w:val="00496288"/>
    <w:rsid w:val="004A4DC8"/>
    <w:rsid w:val="004A5449"/>
    <w:rsid w:val="004A6B7D"/>
    <w:rsid w:val="004A6DB6"/>
    <w:rsid w:val="004B4F97"/>
    <w:rsid w:val="004D2B67"/>
    <w:rsid w:val="004F0975"/>
    <w:rsid w:val="004F581B"/>
    <w:rsid w:val="00506B1D"/>
    <w:rsid w:val="00561884"/>
    <w:rsid w:val="00580CC3"/>
    <w:rsid w:val="006016FD"/>
    <w:rsid w:val="00610082"/>
    <w:rsid w:val="00610159"/>
    <w:rsid w:val="006448FE"/>
    <w:rsid w:val="00644EDA"/>
    <w:rsid w:val="006659D2"/>
    <w:rsid w:val="00666BC8"/>
    <w:rsid w:val="006806F0"/>
    <w:rsid w:val="00680FDF"/>
    <w:rsid w:val="0068614E"/>
    <w:rsid w:val="00691577"/>
    <w:rsid w:val="006A4843"/>
    <w:rsid w:val="006C40E3"/>
    <w:rsid w:val="006C5C42"/>
    <w:rsid w:val="006C613F"/>
    <w:rsid w:val="006D4F6F"/>
    <w:rsid w:val="00704766"/>
    <w:rsid w:val="00704C76"/>
    <w:rsid w:val="00722DCC"/>
    <w:rsid w:val="007324DC"/>
    <w:rsid w:val="00746CF0"/>
    <w:rsid w:val="00750599"/>
    <w:rsid w:val="007516DE"/>
    <w:rsid w:val="0076380D"/>
    <w:rsid w:val="007934B5"/>
    <w:rsid w:val="007C5784"/>
    <w:rsid w:val="007E2B37"/>
    <w:rsid w:val="0083308A"/>
    <w:rsid w:val="00846B90"/>
    <w:rsid w:val="00847489"/>
    <w:rsid w:val="00862AC1"/>
    <w:rsid w:val="00874E0E"/>
    <w:rsid w:val="008C59A7"/>
    <w:rsid w:val="008E6DF6"/>
    <w:rsid w:val="00903390"/>
    <w:rsid w:val="009166DD"/>
    <w:rsid w:val="0092790F"/>
    <w:rsid w:val="00930B25"/>
    <w:rsid w:val="00931130"/>
    <w:rsid w:val="00943068"/>
    <w:rsid w:val="00975A54"/>
    <w:rsid w:val="009862D5"/>
    <w:rsid w:val="009A6A78"/>
    <w:rsid w:val="009C039A"/>
    <w:rsid w:val="009C1711"/>
    <w:rsid w:val="009C795A"/>
    <w:rsid w:val="009E130E"/>
    <w:rsid w:val="009E6D72"/>
    <w:rsid w:val="00AB5F5B"/>
    <w:rsid w:val="00AD1B4F"/>
    <w:rsid w:val="00AD430E"/>
    <w:rsid w:val="00AE3770"/>
    <w:rsid w:val="00B4062E"/>
    <w:rsid w:val="00B43FE3"/>
    <w:rsid w:val="00BA5793"/>
    <w:rsid w:val="00BD6806"/>
    <w:rsid w:val="00C02C1A"/>
    <w:rsid w:val="00C10522"/>
    <w:rsid w:val="00C16A09"/>
    <w:rsid w:val="00C66B1C"/>
    <w:rsid w:val="00C96A17"/>
    <w:rsid w:val="00C97724"/>
    <w:rsid w:val="00C97849"/>
    <w:rsid w:val="00CA09D1"/>
    <w:rsid w:val="00CA5C28"/>
    <w:rsid w:val="00CA7D88"/>
    <w:rsid w:val="00CC07E7"/>
    <w:rsid w:val="00CF665C"/>
    <w:rsid w:val="00D1169D"/>
    <w:rsid w:val="00D14413"/>
    <w:rsid w:val="00D64A97"/>
    <w:rsid w:val="00D76EBB"/>
    <w:rsid w:val="00DD1005"/>
    <w:rsid w:val="00DF3EBE"/>
    <w:rsid w:val="00E33D12"/>
    <w:rsid w:val="00E9630E"/>
    <w:rsid w:val="00EE02AD"/>
    <w:rsid w:val="00F71C88"/>
    <w:rsid w:val="00FC0FDE"/>
    <w:rsid w:val="00FC4695"/>
    <w:rsid w:val="00FC6A49"/>
    <w:rsid w:val="00FD573B"/>
    <w:rsid w:val="00FF6B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H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A755D3"/>
  <w15:chartTrackingRefBased/>
  <w15:docId w15:val="{2A85DAE9-DEA6-D042-8C35-A3C34B39AE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30"/>
        <w:lang w:val="en-TH" w:eastAsia="en-US" w:bidi="th-TH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cs="Angsana Ne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11">
    <w:name w:val="fontstyle11"/>
    <w:basedOn w:val="DefaultParagraphFont"/>
    <w:rsid w:val="00BD6806"/>
    <w:rPr>
      <w:rFonts w:ascii="AdvPS44A44B" w:hAnsi="AdvPS44A44B" w:hint="default"/>
      <w:b w:val="0"/>
      <w:bCs w:val="0"/>
      <w:i w:val="0"/>
      <w:iCs w:val="0"/>
      <w:color w:val="000000"/>
      <w:sz w:val="16"/>
      <w:szCs w:val="16"/>
    </w:rPr>
  </w:style>
  <w:style w:type="character" w:styleId="Strong">
    <w:name w:val="Strong"/>
    <w:basedOn w:val="DefaultParagraphFont"/>
    <w:uiPriority w:val="22"/>
    <w:qFormat/>
    <w:rsid w:val="00BD6806"/>
    <w:rPr>
      <w:b/>
      <w:bCs/>
    </w:rPr>
  </w:style>
  <w:style w:type="paragraph" w:styleId="Revision">
    <w:name w:val="Revision"/>
    <w:hidden/>
    <w:uiPriority w:val="99"/>
    <w:semiHidden/>
    <w:rsid w:val="00C10522"/>
    <w:rPr>
      <w:rFonts w:cs="Angsana New"/>
    </w:rPr>
  </w:style>
  <w:style w:type="character" w:styleId="CommentReference">
    <w:name w:val="annotation reference"/>
    <w:basedOn w:val="DefaultParagraphFont"/>
    <w:uiPriority w:val="99"/>
    <w:semiHidden/>
    <w:unhideWhenUsed/>
    <w:rsid w:val="009C03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C039A"/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C039A"/>
    <w:rPr>
      <w:rFonts w:cs="Angsana New"/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C03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C039A"/>
    <w:rPr>
      <w:rFonts w:cs="Angsana New"/>
      <w:b/>
      <w:bCs/>
      <w:sz w:val="20"/>
      <w:szCs w:val="25"/>
    </w:rPr>
  </w:style>
  <w:style w:type="paragraph" w:styleId="ListParagraph">
    <w:name w:val="List Paragraph"/>
    <w:basedOn w:val="Normal"/>
    <w:uiPriority w:val="34"/>
    <w:qFormat/>
    <w:rsid w:val="00251C69"/>
    <w:pPr>
      <w:ind w:left="720"/>
      <w:contextualSpacing/>
    </w:pPr>
  </w:style>
  <w:style w:type="table" w:styleId="TableGrid">
    <w:name w:val="Table Grid"/>
    <w:basedOn w:val="TableNormal"/>
    <w:uiPriority w:val="39"/>
    <w:rsid w:val="000C17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0C172A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C172A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2424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ncbi.nlm.nih.gov/entrez/eutils/elink.fcgi?dbfrom=pubmed&amp;retmode=ref&amp;cmd=prlinks&amp;id=2574186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2075</Words>
  <Characters>11833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mchanok Kulsirichawaroj</dc:creator>
  <cp:keywords/>
  <dc:description/>
  <cp:lastModifiedBy>Pimchanok Kulsirichawaroj</cp:lastModifiedBy>
  <cp:revision>2</cp:revision>
  <dcterms:created xsi:type="dcterms:W3CDTF">2023-09-29T09:23:00Z</dcterms:created>
  <dcterms:modified xsi:type="dcterms:W3CDTF">2023-09-29T09:23:00Z</dcterms:modified>
</cp:coreProperties>
</file>